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0FDEA" w14:textId="1904A49E" w:rsidR="00C1470C" w:rsidRPr="00C1470C" w:rsidRDefault="00C1470C" w:rsidP="00C1470C">
      <w:pPr>
        <w:tabs>
          <w:tab w:val="num" w:pos="720"/>
        </w:tabs>
        <w:spacing w:line="480" w:lineRule="auto"/>
        <w:rPr>
          <w:rFonts w:ascii="Arial" w:hAnsi="Arial" w:cs="Arial"/>
          <w:b/>
          <w:bCs/>
        </w:rPr>
      </w:pPr>
      <w:r>
        <w:rPr>
          <w:rFonts w:ascii="Arial" w:hAnsi="Arial" w:cs="Arial"/>
          <w:b/>
          <w:bCs/>
        </w:rPr>
        <w:t>&lt;A&gt;</w:t>
      </w:r>
      <w:r w:rsidRPr="00C1470C">
        <w:rPr>
          <w:rFonts w:ascii="Arial" w:hAnsi="Arial" w:cs="Arial"/>
          <w:b/>
          <w:bCs/>
        </w:rPr>
        <w:t>Introduction</w:t>
      </w:r>
    </w:p>
    <w:p w14:paraId="355865FC" w14:textId="5033BB42" w:rsidR="00B14665" w:rsidRPr="000E1DB3" w:rsidRDefault="00B14665" w:rsidP="008E7AF9">
      <w:pPr>
        <w:numPr>
          <w:ilvl w:val="0"/>
          <w:numId w:val="1"/>
        </w:numPr>
        <w:spacing w:line="480" w:lineRule="auto"/>
        <w:rPr>
          <w:rFonts w:ascii="Arial" w:eastAsia="Times New Roman" w:hAnsi="Arial" w:cs="Arial"/>
          <w:color w:val="000000" w:themeColor="text1"/>
        </w:rPr>
      </w:pPr>
      <w:r w:rsidRPr="000E1DB3">
        <w:rPr>
          <w:rFonts w:ascii="Arial" w:eastAsia="Times New Roman" w:hAnsi="Arial" w:cs="Arial"/>
          <w:b/>
          <w:bCs/>
          <w:color w:val="000000" w:themeColor="text1"/>
        </w:rPr>
        <w:t>Biodiversity is declining because of global change</w:t>
      </w:r>
      <w:r w:rsidR="009E43FA">
        <w:rPr>
          <w:rFonts w:ascii="Arial" w:eastAsia="Times New Roman" w:hAnsi="Arial" w:cs="Arial"/>
          <w:b/>
          <w:bCs/>
          <w:color w:val="000000" w:themeColor="text1"/>
        </w:rPr>
        <w:t xml:space="preserve"> causing asymmetry in the loss of biodiversity</w:t>
      </w:r>
      <w:r w:rsidRPr="000E1DB3">
        <w:rPr>
          <w:rFonts w:ascii="Arial" w:eastAsia="Times New Roman" w:hAnsi="Arial" w:cs="Arial"/>
          <w:b/>
          <w:bCs/>
          <w:color w:val="000000" w:themeColor="text1"/>
        </w:rPr>
        <w:t>.</w:t>
      </w:r>
    </w:p>
    <w:p w14:paraId="0BE944E9" w14:textId="7E496B3D" w:rsidR="00025111" w:rsidRDefault="00B3397A" w:rsidP="008E7AF9">
      <w:pPr>
        <w:spacing w:line="480" w:lineRule="auto"/>
        <w:ind w:firstLine="360"/>
        <w:rPr>
          <w:rFonts w:ascii="Arial" w:hAnsi="Arial" w:cs="Arial"/>
        </w:rPr>
      </w:pPr>
      <w:r w:rsidRPr="000E1DB3">
        <w:rPr>
          <w:rFonts w:ascii="Arial" w:hAnsi="Arial" w:cs="Arial"/>
          <w:color w:val="000000" w:themeColor="text1"/>
        </w:rPr>
        <w:t xml:space="preserve">We live in a world </w:t>
      </w:r>
      <w:r w:rsidR="0085772C" w:rsidRPr="000E1DB3">
        <w:rPr>
          <w:rFonts w:ascii="Arial" w:hAnsi="Arial" w:cs="Arial"/>
          <w:color w:val="000000" w:themeColor="text1"/>
        </w:rPr>
        <w:t>amidst</w:t>
      </w:r>
      <w:r w:rsidRPr="000E1DB3">
        <w:rPr>
          <w:rFonts w:ascii="Arial" w:hAnsi="Arial" w:cs="Arial"/>
          <w:color w:val="000000" w:themeColor="text1"/>
        </w:rPr>
        <w:t xml:space="preserve"> </w:t>
      </w:r>
      <w:r w:rsidR="009E2CB6" w:rsidRPr="000E1DB3">
        <w:rPr>
          <w:rFonts w:ascii="Arial" w:hAnsi="Arial" w:cs="Arial"/>
          <w:color w:val="000000" w:themeColor="text1"/>
        </w:rPr>
        <w:t>accelerating erosion of</w:t>
      </w:r>
      <w:r w:rsidRPr="000E1DB3">
        <w:rPr>
          <w:rFonts w:ascii="Arial" w:hAnsi="Arial" w:cs="Arial"/>
          <w:color w:val="000000" w:themeColor="text1"/>
        </w:rPr>
        <w:t xml:space="preserve"> resource diversity in ecosystems </w:t>
      </w:r>
      <w:r w:rsidRPr="000E1DB3">
        <w:rPr>
          <w:rFonts w:ascii="Arial" w:hAnsi="Arial" w:cs="Arial"/>
          <w:color w:val="000000" w:themeColor="text1"/>
        </w:rPr>
        <w:t>(</w:t>
      </w:r>
      <w:commentRangeStart w:id="0"/>
      <w:r w:rsidR="009E2CB6" w:rsidRPr="000E1DB3">
        <w:rPr>
          <w:rFonts w:ascii="Arial" w:hAnsi="Arial" w:cs="Arial"/>
          <w:color w:val="000000" w:themeColor="text1"/>
        </w:rPr>
        <w:t>Grime 1998,</w:t>
      </w:r>
      <w:r w:rsidRPr="000E1DB3">
        <w:rPr>
          <w:rFonts w:ascii="Arial" w:hAnsi="Arial" w:cs="Arial"/>
          <w:color w:val="000000" w:themeColor="text1"/>
        </w:rPr>
        <w:t xml:space="preserve"> </w:t>
      </w:r>
      <w:r w:rsidR="009E2CB6" w:rsidRPr="000E1DB3">
        <w:rPr>
          <w:rFonts w:ascii="Arial" w:hAnsi="Arial" w:cs="Arial"/>
          <w:color w:val="000000" w:themeColor="text1"/>
        </w:rPr>
        <w:t xml:space="preserve">Worm et al. 2006, </w:t>
      </w:r>
      <w:r w:rsidRPr="000E1DB3">
        <w:rPr>
          <w:rFonts w:ascii="Arial" w:hAnsi="Arial" w:cs="Arial"/>
          <w:color w:val="000000" w:themeColor="text1"/>
        </w:rPr>
        <w:t>Srivastava et al. 2012</w:t>
      </w:r>
      <w:commentRangeEnd w:id="0"/>
      <w:r w:rsidR="00D2365A">
        <w:rPr>
          <w:rStyle w:val="CommentReference"/>
        </w:rPr>
        <w:commentReference w:id="0"/>
      </w:r>
      <w:r w:rsidRPr="000E1DB3">
        <w:rPr>
          <w:rFonts w:ascii="Arial" w:hAnsi="Arial" w:cs="Arial"/>
          <w:color w:val="000000" w:themeColor="text1"/>
        </w:rPr>
        <w:t>)</w:t>
      </w:r>
      <w:r w:rsidRPr="000E1DB3">
        <w:rPr>
          <w:rFonts w:ascii="Arial" w:hAnsi="Arial" w:cs="Arial"/>
          <w:color w:val="000000" w:themeColor="text1"/>
        </w:rPr>
        <w:t xml:space="preserve">. </w:t>
      </w:r>
      <w:r w:rsidR="0085772C">
        <w:rPr>
          <w:rFonts w:ascii="Arial" w:hAnsi="Arial" w:cs="Arial"/>
          <w:color w:val="000000" w:themeColor="text1"/>
        </w:rPr>
        <w:t>Anthropogenic d</w:t>
      </w:r>
      <w:r w:rsidR="000E1DB3" w:rsidRPr="000E1DB3">
        <w:rPr>
          <w:rFonts w:ascii="Arial" w:hAnsi="Arial" w:cs="Arial"/>
          <w:color w:val="000000" w:themeColor="text1"/>
        </w:rPr>
        <w:t xml:space="preserve">isruption to functional interactions within ecosystems alters assemblage, threatens biodiversity, and diminishes resource richness </w:t>
      </w:r>
      <w:r w:rsidR="000E1DB3" w:rsidRPr="000E1DB3">
        <w:rPr>
          <w:rFonts w:ascii="Arial" w:hAnsi="Arial" w:cs="Arial"/>
          <w:color w:val="000000" w:themeColor="text1"/>
        </w:rPr>
        <w:fldChar w:fldCharType="begin"/>
      </w:r>
      <w:r w:rsidR="000E1DB3" w:rsidRPr="000E1DB3">
        <w:rPr>
          <w:rFonts w:ascii="Arial" w:hAnsi="Arial" w:cs="Arial"/>
          <w:color w:val="000000" w:themeColor="text1"/>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000E1DB3" w:rsidRPr="000E1DB3">
        <w:rPr>
          <w:rFonts w:ascii="Arial" w:hAnsi="Arial" w:cs="Arial"/>
          <w:color w:val="000000" w:themeColor="text1"/>
        </w:rPr>
        <w:fldChar w:fldCharType="separate"/>
      </w:r>
      <w:r w:rsidR="000E1DB3" w:rsidRPr="000E1DB3">
        <w:rPr>
          <w:rFonts w:ascii="Arial" w:hAnsi="Arial" w:cs="Arial"/>
          <w:noProof/>
          <w:color w:val="000000" w:themeColor="text1"/>
        </w:rPr>
        <w:t>(Camargo et al., 2020; Donoso et al., 2020; Jordano et al., 2007; Lorts et al., 2008; Monteiro et al., 2021; Pigot et al., 2016)</w:t>
      </w:r>
      <w:r w:rsidR="000E1DB3" w:rsidRPr="000E1DB3">
        <w:rPr>
          <w:rFonts w:ascii="Arial" w:hAnsi="Arial" w:cs="Arial"/>
          <w:color w:val="000000" w:themeColor="text1"/>
        </w:rPr>
        <w:fldChar w:fldCharType="end"/>
      </w:r>
      <w:r w:rsidR="000E1DB3" w:rsidRPr="000E1DB3">
        <w:rPr>
          <w:rFonts w:ascii="Arial" w:hAnsi="Arial" w:cs="Arial"/>
          <w:color w:val="000000" w:themeColor="text1"/>
        </w:rPr>
        <w:t>.</w:t>
      </w:r>
      <w:r w:rsidR="00025111">
        <w:rPr>
          <w:rFonts w:ascii="Arial" w:hAnsi="Arial" w:cs="Arial"/>
          <w:color w:val="000000" w:themeColor="text1"/>
        </w:rPr>
        <w:t xml:space="preserve"> </w:t>
      </w:r>
      <w:r w:rsidR="00025111">
        <w:rPr>
          <w:rFonts w:ascii="Arial" w:hAnsi="Arial" w:cs="Arial"/>
        </w:rPr>
        <w:t xml:space="preserve">Animals play a key role in shaping their ecosystems through fundamental ecological processes such as seed dispersal, changing plant biomass, nutrient recycling, pollination, and physical structure </w:t>
      </w:r>
      <w:r w:rsidR="00025111" w:rsidRPr="003F1DFD">
        <w:rPr>
          <w:rFonts w:ascii="Arial" w:hAnsi="Arial" w:cs="Arial"/>
        </w:rPr>
        <w:t xml:space="preserve">alteration </w:t>
      </w:r>
      <w:r w:rsidR="00025111" w:rsidRPr="003F1DFD">
        <w:rPr>
          <w:rFonts w:ascii="Arial" w:hAnsi="Arial" w:cs="Arial"/>
        </w:rPr>
        <w:fldChar w:fldCharType="begin"/>
      </w:r>
      <w:r w:rsidR="00025111" w:rsidRPr="003F1DFD">
        <w:rPr>
          <w:rFonts w:ascii="Arial" w:hAnsi="Arial" w:cs="Arial"/>
        </w:rPr>
        <w:instrText xml:space="preserve"> ADDIN ZOTERO_ITEM CSL_CITATION {"citationID":"ATK4ef8R","properties":{"formattedCitation":"(Gonz\\uc0\\u225{}lez-Castro et al., 2019; Hempson et al., 2017; McAfee et al., 2018; Parr et al., 2018)","plainCitation":"(González-Castro et al., 2019; Hempson et al., 2017; McAfee et al., 2018; Parr et al., 2018)","noteIndex":0},"citationItems":[{"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id":57,"uris":["http://zotero.org/users/local/ud9bfypS/items/5X2NCK3M"],"uri":["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67,"uris":["http://zotero.org/users/local/ud9bfypS/items/FBIX85E6"],"uri":["http://zotero.org/users/local/ud9bfypS/items/FBIX85E6"],"itemData":{"id":67,"type":"article-journal","abstract":"Autogenic ecosystem engineers often provide cool microhabitats which are used by associated organisms to reduce thermal extremes. The value of such habitats is, however, dependent on key structural traits of the ecosystem engineer, and the intensity and duration of thermal exposure. Using an experimental mesocosm that mimicked the rocky intertidal environment, we assessed how the spatial configuration of the habitat formed by an autogenic ecosystem engineer, the oyster, influences its capacity to mitigate heat stress experienced by invertebrates during simulated emersion periods on tropical, Hong Kong rocky shores. At the average temperature experienced during summer low tides, oyster habitat ameliorated environmental and organismal temperatures, irrespective of the structural configuration of the oyster bed. As temperatures increased, however, vertically orientated oysters provided microclimates that facilitated cooler invertebrate body temperatures than horizontal beds, which no longer conferred any associational benefit as compared to bare rock surfaces. In the absence of oysters, physiological indicators of stress to associated organisms (i.e., heart rate and osmolality) increased with the intensity and duration of exposure to high temperatures. Such effects were, however, mitigated by association with vertical but not horizontal oyster configurations. In contrast, the osmolality of the oysters was not related to temperature, suggesting they remained in a state of metabolic quiescence throughout emersion. Structural traits such as the spatial configuration of ecosystem engineers are therefore critical to their effectiveness in environmental amelioration. As such, variations in the morphological traits of ecosystem engineers, which have important implications for their ecological role, need to be incorporated into conservation and restoration projects aimed at climate change adaptation. A plain language summary is available for this article.","container-title":"Functional Ecology","DOI":"10.1111/1365-2435.13210","ISSN":"1365-2435","issue":"12","language":"en","note":"_eprint: https://onlinelibrary.wiley.com/doi/pdf/10.1111/1365-2435.13210","page":"2666-2677","source":"Wiley Online Library","title":"Structural traits dictate abiotic stress amelioration by intertidal oysters","volume":"32","author":[{"family":"McAfee","given":"Dominic"},{"family":"Bishop","given":"Melanie J."},{"family":"Yu","given":"Tai-Nga"},{"family":"Williams","given":"Gray A."}],"issued":{"date-parts":[["2018"]]}}},{"id":64,"uris":["http://zotero.org/users/local/ud9bfypS/items/2AIAA52Z"],"uri":["http://zotero.org/users/local/ud9bfypS/items/2AIAA52Z"],"itemData":{"id":64,"type":"webpage","abstract":"Animal communities are essential drivers of energy and elemental flow in ecosystems. However, few studies have investigated the functional role of animals as sources of dissolved organic matter (DOM) and the subsequent utilization of that DOM by the microbial community.\nIn a small forested headwater stream, we tested the effects of taxonomy, feeding traits, and body size on the quality and quantity of dissolved organic carbon (DOC) and dissolved organic nitrogen (DON) excreted by aquatic insects. In addition, we conducted steady-state solute additions to estimate instream demand for labile C and compared it to the C excreted by invertebrates.\nIndividual excretion rates and excretion composition varied with body size, taxonomy and feeding guild. The estimated average community excretion rate was 1.31 μg DOC· per mg insect dry weight (DW)−1 hr−1 and 0.33 μg DON·mg DW−1 hr-1, and individuals excreted DON at nearly twice the rate of urn:x-wiley:02698463:media:fec13242:fec13242-math-0001\nThis DOM was 2–5 times more bioavailable to microbial heterotrophs than ambient stream water DOM.\nWe estimated that the insect community, conservatively, excreted 1.62 mg of bioavailable DOC·m−2 hr−1 and through steady-state additions measured an ambient labile C demand as 3.97 ± 0.67 mg C m−2 hr−1. This suggests that insect-mediated transformation and excretion of labile DOC could satisfy a significant fraction (40 ± 7%) of labile C demand in this small stream.\nCollectively, our results suggest that animal excretion plays an essential functional role in transforming organic matter into microbially bioavailable forms and may satisfy a variable but significant portion of microbial demand for labile C and N.","title":"Animal</w:instrText>
      </w:r>
      <w:r w:rsidR="00025111" w:rsidRPr="003F1DFD">
        <w:rPr>
          <w:rFonts w:ascii="Cambria Math" w:hAnsi="Cambria Math" w:cs="Cambria Math"/>
        </w:rPr>
        <w:instrText>‐</w:instrText>
      </w:r>
      <w:r w:rsidR="00025111" w:rsidRPr="003F1DFD">
        <w:rPr>
          <w:rFonts w:ascii="Arial" w:hAnsi="Arial" w:cs="Arial"/>
        </w:rPr>
        <w:instrText xml:space="preserve">mediated organic matter transformation: Aquatic insects as a source of microbially bioavailable organic nutrients and energy - Parr - 2019 - Functional Ecology - Wiley Online Library","URL":"https://besjournals.onlinelibrary.wiley.com/doi/10.1111/1365-2435.13242","author":[{"family":"Parr","given":"Thomas"},{"family":"Capps","given":"Krista"},{"family":"Inamdar","given":"Shreeram"},{"family":"Metcalf","given":"Kari"}],"accessed":{"date-parts":[["2021",10,22]]},"issued":{"date-parts":[["2018"]]}}}],"schema":"https://github.com/citation-style-language/schema/raw/master/csl-citation.json"} </w:instrText>
      </w:r>
      <w:r w:rsidR="00025111" w:rsidRPr="003F1DFD">
        <w:rPr>
          <w:rFonts w:ascii="Arial" w:hAnsi="Arial" w:cs="Arial"/>
        </w:rPr>
        <w:fldChar w:fldCharType="separate"/>
      </w:r>
      <w:r w:rsidR="00025111" w:rsidRPr="003F1DFD">
        <w:rPr>
          <w:rFonts w:ascii="Arial" w:hAnsi="Arial" w:cs="Arial"/>
        </w:rPr>
        <w:t>(González-Castro et al., 2019; Hempson et al., 2017; McAfee et al., 2018; Parr et al., 2018)</w:t>
      </w:r>
      <w:r w:rsidR="00025111" w:rsidRPr="003F1DFD">
        <w:rPr>
          <w:rFonts w:ascii="Arial" w:hAnsi="Arial" w:cs="Arial"/>
        </w:rPr>
        <w:fldChar w:fldCharType="end"/>
      </w:r>
      <w:r w:rsidR="00025111" w:rsidRPr="003F1DFD">
        <w:rPr>
          <w:rFonts w:ascii="Arial" w:hAnsi="Arial" w:cs="Arial"/>
        </w:rPr>
        <w:t>.</w:t>
      </w:r>
      <w:r w:rsidR="00D2365A">
        <w:rPr>
          <w:rFonts w:ascii="Arial" w:hAnsi="Arial" w:cs="Arial"/>
          <w:color w:val="000000" w:themeColor="text1"/>
        </w:rPr>
        <w:t xml:space="preserve"> </w:t>
      </w:r>
      <w:r w:rsidR="00025111">
        <w:rPr>
          <w:rFonts w:ascii="Arial" w:hAnsi="Arial" w:cs="Arial"/>
          <w:color w:val="000000" w:themeColor="text1"/>
        </w:rPr>
        <w:t>However, d</w:t>
      </w:r>
      <w:r w:rsidR="00641753">
        <w:rPr>
          <w:rFonts w:ascii="Arial" w:hAnsi="Arial" w:cs="Arial"/>
          <w:color w:val="000000" w:themeColor="text1"/>
        </w:rPr>
        <w:t>ue to p</w:t>
      </w:r>
      <w:r w:rsidR="00D669B5">
        <w:rPr>
          <w:rFonts w:ascii="Arial" w:hAnsi="Arial" w:cs="Arial"/>
          <w:color w:val="000000" w:themeColor="text1"/>
        </w:rPr>
        <w:t>ersistent</w:t>
      </w:r>
      <w:r w:rsidR="00D2365A">
        <w:rPr>
          <w:rFonts w:ascii="Arial" w:hAnsi="Arial" w:cs="Arial"/>
          <w:color w:val="000000" w:themeColor="text1"/>
        </w:rPr>
        <w:t xml:space="preserve"> </w:t>
      </w:r>
      <w:r w:rsidR="00D669B5">
        <w:rPr>
          <w:rFonts w:ascii="Arial" w:hAnsi="Arial" w:cs="Arial"/>
          <w:color w:val="000000" w:themeColor="text1"/>
        </w:rPr>
        <w:t>progression</w:t>
      </w:r>
      <w:r w:rsidR="00D2365A">
        <w:rPr>
          <w:rFonts w:ascii="Arial" w:hAnsi="Arial" w:cs="Arial"/>
          <w:color w:val="000000" w:themeColor="text1"/>
        </w:rPr>
        <w:t xml:space="preserve"> of </w:t>
      </w:r>
      <w:r w:rsidR="00D669B5">
        <w:rPr>
          <w:rFonts w:ascii="Arial" w:hAnsi="Arial" w:cs="Arial"/>
          <w:color w:val="000000" w:themeColor="text1"/>
        </w:rPr>
        <w:t>human activities</w:t>
      </w:r>
      <w:r w:rsidR="00D2365A">
        <w:rPr>
          <w:rFonts w:ascii="Arial" w:hAnsi="Arial" w:cs="Arial"/>
          <w:color w:val="000000" w:themeColor="text1"/>
        </w:rPr>
        <w:t xml:space="preserve"> </w:t>
      </w:r>
      <w:r w:rsidR="00D669B5">
        <w:rPr>
          <w:rFonts w:ascii="Arial" w:hAnsi="Arial" w:cs="Arial"/>
          <w:color w:val="000000" w:themeColor="text1"/>
        </w:rPr>
        <w:t>causing abrupt environmental disruptions</w:t>
      </w:r>
      <w:r w:rsidR="00641753">
        <w:rPr>
          <w:rFonts w:ascii="Arial" w:hAnsi="Arial" w:cs="Arial"/>
          <w:color w:val="000000" w:themeColor="text1"/>
        </w:rPr>
        <w:t>, we</w:t>
      </w:r>
      <w:r w:rsidR="00D669B5">
        <w:rPr>
          <w:rFonts w:ascii="Arial" w:hAnsi="Arial" w:cs="Arial"/>
          <w:color w:val="000000" w:themeColor="text1"/>
        </w:rPr>
        <w:t xml:space="preserve"> </w:t>
      </w:r>
      <w:r w:rsidR="00D2365A">
        <w:rPr>
          <w:rFonts w:ascii="Arial" w:hAnsi="Arial" w:cs="Arial"/>
          <w:color w:val="000000" w:themeColor="text1"/>
        </w:rPr>
        <w:t>h</w:t>
      </w:r>
      <w:r w:rsidR="00D669B5">
        <w:rPr>
          <w:rFonts w:ascii="Arial" w:hAnsi="Arial" w:cs="Arial"/>
          <w:color w:val="000000" w:themeColor="text1"/>
        </w:rPr>
        <w:t>ave</w:t>
      </w:r>
      <w:r w:rsidR="00D2365A">
        <w:rPr>
          <w:rFonts w:ascii="Arial" w:hAnsi="Arial" w:cs="Arial"/>
          <w:color w:val="000000" w:themeColor="text1"/>
        </w:rPr>
        <w:t xml:space="preserve"> </w:t>
      </w:r>
      <w:r w:rsidR="00D669B5">
        <w:rPr>
          <w:rFonts w:ascii="Arial" w:hAnsi="Arial" w:cs="Arial"/>
          <w:color w:val="000000" w:themeColor="text1"/>
        </w:rPr>
        <w:t>created</w:t>
      </w:r>
      <w:r w:rsidR="00D2365A">
        <w:rPr>
          <w:rFonts w:ascii="Arial" w:hAnsi="Arial" w:cs="Arial"/>
          <w:color w:val="000000" w:themeColor="text1"/>
        </w:rPr>
        <w:t xml:space="preserve"> an asymmetric skew in the loss of biodiversity, with animals at higher trophic levels and lower populations sizes </w:t>
      </w:r>
      <w:r w:rsidR="00D669B5">
        <w:rPr>
          <w:rFonts w:ascii="Arial" w:hAnsi="Arial" w:cs="Arial"/>
          <w:color w:val="000000" w:themeColor="text1"/>
        </w:rPr>
        <w:t xml:space="preserve">going extinct </w:t>
      </w:r>
      <w:r w:rsidR="00D2365A">
        <w:rPr>
          <w:rFonts w:ascii="Arial" w:hAnsi="Arial" w:cs="Arial"/>
          <w:color w:val="000000" w:themeColor="text1"/>
        </w:rPr>
        <w:t xml:space="preserve">first </w:t>
      </w:r>
      <w:r w:rsidR="00D669B5">
        <w:rPr>
          <w:rFonts w:ascii="Arial" w:hAnsi="Arial" w:cs="Arial"/>
          <w:color w:val="000000" w:themeColor="text1"/>
        </w:rPr>
        <w:t>via</w:t>
      </w:r>
      <w:r w:rsidR="00D2365A">
        <w:rPr>
          <w:rFonts w:ascii="Arial" w:hAnsi="Arial" w:cs="Arial"/>
          <w:color w:val="000000" w:themeColor="text1"/>
        </w:rPr>
        <w:t xml:space="preserve"> habitat loss or fragmentation </w:t>
      </w:r>
      <w:r w:rsidR="00D2365A" w:rsidRPr="00D2365A">
        <w:rPr>
          <w:rFonts w:ascii="Arial" w:hAnsi="Arial" w:cs="Arial"/>
        </w:rPr>
        <w:fldChar w:fldCharType="begin"/>
      </w:r>
      <w:r w:rsidR="00D2365A" w:rsidRPr="00D2365A">
        <w:rPr>
          <w:rFonts w:ascii="Arial" w:hAnsi="Arial" w:cs="Arial"/>
        </w:rPr>
        <w:instrText xml:space="preserve"> ADDIN ZOTERO_ITEM CSL_CITATION {"citationID":"cuQEKlVS","properties":{"formattedCitation":"(Davies et al., 2000; Duffy, 2003)","plainCitation":"(Davies et al., 2000; Duffy, 2003)","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uri":["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D2365A" w:rsidRPr="00D2365A">
        <w:rPr>
          <w:rFonts w:ascii="Arial" w:hAnsi="Arial" w:cs="Arial"/>
        </w:rPr>
        <w:fldChar w:fldCharType="separate"/>
      </w:r>
      <w:r w:rsidR="00D2365A" w:rsidRPr="00D2365A">
        <w:rPr>
          <w:rFonts w:ascii="Arial" w:hAnsi="Arial" w:cs="Arial"/>
          <w:noProof/>
        </w:rPr>
        <w:t>(Davies et al., 2000; Duffy, 2003)</w:t>
      </w:r>
      <w:r w:rsidR="00D2365A" w:rsidRPr="00D2365A">
        <w:rPr>
          <w:rFonts w:ascii="Arial" w:hAnsi="Arial" w:cs="Arial"/>
        </w:rPr>
        <w:fldChar w:fldCharType="end"/>
      </w:r>
      <w:r w:rsidR="00D669B5">
        <w:rPr>
          <w:rFonts w:ascii="Arial" w:hAnsi="Arial" w:cs="Arial"/>
        </w:rPr>
        <w:t xml:space="preserve"> (</w:t>
      </w:r>
      <w:commentRangeStart w:id="1"/>
      <w:r w:rsidR="00D669B5">
        <w:rPr>
          <w:rFonts w:ascii="Arial" w:hAnsi="Arial" w:cs="Arial"/>
        </w:rPr>
        <w:t>Cramer et al. 2007</w:t>
      </w:r>
      <w:commentRangeEnd w:id="1"/>
      <w:r w:rsidR="00D669B5">
        <w:rPr>
          <w:rStyle w:val="CommentReference"/>
        </w:rPr>
        <w:commentReference w:id="1"/>
      </w:r>
      <w:r w:rsidR="00D669B5">
        <w:rPr>
          <w:rFonts w:ascii="Arial" w:hAnsi="Arial" w:cs="Arial"/>
        </w:rPr>
        <w:t>)</w:t>
      </w:r>
      <w:r w:rsidR="00D2365A">
        <w:rPr>
          <w:rFonts w:ascii="Arial" w:hAnsi="Arial" w:cs="Arial"/>
        </w:rPr>
        <w:t xml:space="preserve">. </w:t>
      </w:r>
      <w:r w:rsidR="00025111">
        <w:rPr>
          <w:rFonts w:ascii="Arial" w:hAnsi="Arial" w:cs="Arial"/>
        </w:rPr>
        <w:t>This decl</w:t>
      </w:r>
      <w:r w:rsidR="00332210">
        <w:rPr>
          <w:rFonts w:ascii="Arial" w:hAnsi="Arial" w:cs="Arial"/>
        </w:rPr>
        <w:t>i</w:t>
      </w:r>
      <w:r w:rsidR="00025111">
        <w:rPr>
          <w:rFonts w:ascii="Arial" w:hAnsi="Arial" w:cs="Arial"/>
        </w:rPr>
        <w:t>ne of animal populations and species richness is well documented worldwide and has raised concerns on how this will impact the assembly and sustainability of ecosys</w:t>
      </w:r>
      <w:r w:rsidR="00025111" w:rsidRPr="00025111">
        <w:rPr>
          <w:rFonts w:ascii="Arial" w:hAnsi="Arial" w:cs="Arial"/>
        </w:rPr>
        <w:t xml:space="preserve">tems </w:t>
      </w:r>
      <w:r w:rsidR="00025111" w:rsidRPr="009D3FA5">
        <w:rPr>
          <w:rFonts w:ascii="Arial" w:hAnsi="Arial" w:cs="Arial"/>
        </w:rPr>
        <w:fldChar w:fldCharType="begin"/>
      </w:r>
      <w:r w:rsidR="00025111" w:rsidRPr="009D3FA5">
        <w:rPr>
          <w:rFonts w:ascii="Arial" w:hAnsi="Arial" w:cs="Arial"/>
        </w:rPr>
        <w:instrText xml:space="preserve"> ADDIN ZOTERO_ITEM CSL_CITATION {"citationID":"DFzpA4zc","properties":{"formattedCitation":"(Powers &amp; Jetz, 2019; Spooner et al., 2018; Wang &amp; Loreau, 2016)","plainCitation":"(Powers &amp; Jetz, 2019; Spooner et al., 2018; Wang &amp; Loreau, 2016)","noteIndex":0},"citationItems":[{"id":77,"uris":["http://zotero.org/users/local/ud9bfypS/items/F6M3FGXC"],"uri":["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uri":["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uri":["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00025111" w:rsidRPr="009D3FA5">
        <w:rPr>
          <w:rFonts w:ascii="Arial" w:hAnsi="Arial" w:cs="Arial"/>
        </w:rPr>
        <w:fldChar w:fldCharType="separate"/>
      </w:r>
      <w:r w:rsidR="00025111" w:rsidRPr="009D3FA5">
        <w:rPr>
          <w:rFonts w:ascii="Arial" w:hAnsi="Arial" w:cs="Arial"/>
          <w:noProof/>
        </w:rPr>
        <w:t>(Powers &amp; Jetz, 2019; Spooner et al., 2018; Wang &amp; Loreau, 2016)</w:t>
      </w:r>
      <w:r w:rsidR="00025111" w:rsidRPr="009D3FA5">
        <w:rPr>
          <w:rFonts w:ascii="Arial" w:hAnsi="Arial" w:cs="Arial"/>
        </w:rPr>
        <w:fldChar w:fldCharType="end"/>
      </w:r>
      <w:r w:rsidR="00025111" w:rsidRPr="009D3FA5">
        <w:rPr>
          <w:rFonts w:ascii="Arial" w:hAnsi="Arial" w:cs="Arial"/>
        </w:rPr>
        <w:t>.</w:t>
      </w:r>
    </w:p>
    <w:p w14:paraId="61A41006" w14:textId="77777777" w:rsidR="009D3FA5" w:rsidRPr="009D3FA5" w:rsidRDefault="009D3FA5" w:rsidP="008E7AF9">
      <w:pPr>
        <w:spacing w:line="480" w:lineRule="auto"/>
        <w:ind w:firstLine="360"/>
        <w:rPr>
          <w:rFonts w:ascii="Arial" w:hAnsi="Arial" w:cs="Arial"/>
          <w:color w:val="000000" w:themeColor="text1"/>
        </w:rPr>
      </w:pPr>
    </w:p>
    <w:p w14:paraId="5483FDE7" w14:textId="30E2F2B2" w:rsidR="005759F9" w:rsidRPr="009D3FA5" w:rsidRDefault="005759F9" w:rsidP="008E7AF9">
      <w:pPr>
        <w:numPr>
          <w:ilvl w:val="0"/>
          <w:numId w:val="1"/>
        </w:numPr>
        <w:spacing w:line="480" w:lineRule="auto"/>
        <w:rPr>
          <w:rFonts w:ascii="Arial" w:eastAsia="Times New Roman" w:hAnsi="Arial" w:cs="Arial"/>
          <w:b/>
          <w:bCs/>
          <w:color w:val="0E101A"/>
        </w:rPr>
      </w:pPr>
      <w:r w:rsidRPr="009D3FA5">
        <w:rPr>
          <w:rFonts w:ascii="Arial" w:eastAsia="Times New Roman" w:hAnsi="Arial" w:cs="Arial"/>
          <w:b/>
          <w:bCs/>
          <w:color w:val="0E101A"/>
        </w:rPr>
        <w:t>Plants</w:t>
      </w:r>
      <w:r w:rsidR="009D3FA5" w:rsidRPr="009D3FA5">
        <w:rPr>
          <w:rFonts w:ascii="Arial" w:eastAsia="Times New Roman" w:hAnsi="Arial" w:cs="Arial"/>
          <w:b/>
          <w:bCs/>
          <w:color w:val="0E101A"/>
        </w:rPr>
        <w:t xml:space="preserve"> importance to ecosystems connected to </w:t>
      </w:r>
      <w:proofErr w:type="gramStart"/>
      <w:r w:rsidR="009D3FA5" w:rsidRPr="009D3FA5">
        <w:rPr>
          <w:rFonts w:ascii="Arial" w:eastAsia="Times New Roman" w:hAnsi="Arial" w:cs="Arial"/>
          <w:b/>
          <w:bCs/>
          <w:color w:val="0E101A"/>
        </w:rPr>
        <w:t>animals?</w:t>
      </w:r>
      <w:proofErr w:type="gramEnd"/>
    </w:p>
    <w:p w14:paraId="228FB618" w14:textId="62A05C40" w:rsidR="009D3FA5" w:rsidRDefault="00A72975" w:rsidP="008E7AF9">
      <w:pPr>
        <w:spacing w:line="480" w:lineRule="auto"/>
        <w:ind w:firstLine="360"/>
        <w:rPr>
          <w:rFonts w:ascii="Arial" w:hAnsi="Arial" w:cs="Arial"/>
        </w:rPr>
      </w:pPr>
      <w:r>
        <w:rPr>
          <w:rFonts w:ascii="Arial" w:eastAsia="Times New Roman" w:hAnsi="Arial" w:cs="Arial"/>
          <w:color w:val="0E101A"/>
        </w:rPr>
        <w:t xml:space="preserve">Animal resource availability is </w:t>
      </w:r>
      <w:commentRangeStart w:id="2"/>
      <w:r>
        <w:rPr>
          <w:rFonts w:ascii="Arial" w:eastAsia="Times New Roman" w:hAnsi="Arial" w:cs="Arial"/>
          <w:color w:val="0E101A"/>
        </w:rPr>
        <w:t xml:space="preserve">considerably </w:t>
      </w:r>
      <w:commentRangeEnd w:id="2"/>
      <w:r>
        <w:rPr>
          <w:rStyle w:val="CommentReference"/>
        </w:rPr>
        <w:commentReference w:id="2"/>
      </w:r>
      <w:r>
        <w:rPr>
          <w:rFonts w:ascii="Arial" w:eastAsia="Times New Roman" w:hAnsi="Arial" w:cs="Arial"/>
          <w:color w:val="0E101A"/>
        </w:rPr>
        <w:t>affected by p</w:t>
      </w:r>
      <w:r w:rsidR="009D3FA5" w:rsidRPr="009D3FA5">
        <w:rPr>
          <w:rFonts w:ascii="Arial" w:eastAsia="Times New Roman" w:hAnsi="Arial" w:cs="Arial"/>
          <w:color w:val="0E101A"/>
        </w:rPr>
        <w:t>lants</w:t>
      </w:r>
      <w:r>
        <w:rPr>
          <w:rFonts w:ascii="Arial" w:eastAsia="Times New Roman" w:hAnsi="Arial" w:cs="Arial"/>
          <w:color w:val="0E101A"/>
        </w:rPr>
        <w:t>,</w:t>
      </w:r>
      <w:r w:rsidR="009D3FA5" w:rsidRPr="009D3FA5">
        <w:rPr>
          <w:rFonts w:ascii="Arial" w:eastAsia="Times New Roman" w:hAnsi="Arial" w:cs="Arial"/>
          <w:color w:val="0E101A"/>
        </w:rPr>
        <w:t xml:space="preserve"> making plant communities an influential</w:t>
      </w:r>
      <w:r>
        <w:rPr>
          <w:rFonts w:ascii="Arial" w:eastAsia="Times New Roman" w:hAnsi="Arial" w:cs="Arial"/>
          <w:color w:val="0E101A"/>
        </w:rPr>
        <w:t xml:space="preserve"> ecosystem</w:t>
      </w:r>
      <w:r w:rsidR="009D3FA5" w:rsidRPr="009D3FA5">
        <w:rPr>
          <w:rFonts w:ascii="Arial" w:eastAsia="Times New Roman" w:hAnsi="Arial" w:cs="Arial"/>
          <w:color w:val="0E101A"/>
        </w:rPr>
        <w:t xml:space="preserve"> characteristic </w:t>
      </w:r>
      <w:r w:rsidR="009D3FA5" w:rsidRPr="009D3FA5">
        <w:rPr>
          <w:rFonts w:ascii="Arial" w:hAnsi="Arial" w:cs="Arial"/>
        </w:rPr>
        <w:fldChar w:fldCharType="begin"/>
      </w:r>
      <w:r w:rsidR="009D3FA5" w:rsidRPr="009D3FA5">
        <w:rPr>
          <w:rFonts w:ascii="Arial" w:hAnsi="Arial" w:cs="Arial"/>
        </w:rPr>
        <w:instrText xml:space="preserve"> ADDIN ZOTERO_ITEM CSL_CITATION {"citationID":"jY28Zkbe","properties":{"formattedCitation":"(Bascompte &amp; Jordano, 2007; Sebasti\\uc0\\u225{}n-Gonz\\uc0\\u225{}lez et al., 2020)","plainCitation":"(Bascompte &amp; Jordano, 2007; Sebastián-González et al., 2020)","noteIndex":0},"citationItems":[{"id":27,"uris":["http://zotero.org/users/local/ud9bfypS/items/C8LYBIVD"],"uri":["http://zotero.org/users/local/ud9bfypS/items/C8LYBIVD"],"itemData":{"id":27,"type":"article-journal","abstract":"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container-title":"Annual Review of Ecology, Evolution, and Systematics","DOI":"10.1146/annurev.ecolsys.38.091206.095818","ISSN":"1543-592X, 1545-2069","issue":"1","journalAbbreviation":"Annu. Rev. Ecol. Evol. Syst.","language":"en","page":"567-593","source":"DOI.org (Crossref)","title":"Plant-Animal Mutualistic Networks: The Architecture of Biodiversity","title-short":"Plant-Animal Mutualistic Networks","volume":"38","author":[{"family":"Bascompte","given":"Jordi"},{"family":"Jordano","given":"Pedro"}],"issued":{"date-parts":[["2007",12,1]]}}},{"id":24,"uris":["http://zotero.org/users/local/ud9bfypS/items/FK2U9RAN"],"uri":["http://zotero.org/users/local/ud9bfypS/items/FK2U9RAN"],"itemData":{"id":24,"type":"article-journal","abstract":"Frugivory is widely recognized as vital for the dispersal of many plants. Moreover, plant species and their frugivorous dispersers form seed-dispersal assemblages whose structure has important implications for the persistence and stability of the community. However, dispersal interactions between plants and non-frugivorous animal groups such as waterbirds remain largely understudied. We aimed to characterize the structure of waterbird seed-dispersal networks, assess if this structure is similar to that of networks formed between frugivorous birds and fleshy-fruited plants, and identify bird or plant functional traits important for the maintenance of network structure. We used network analyses and data from four community-level studies on waterbird gut contents, including 12 bird and 88 plant species. We compared the network structure of waterbirds to those from previous studies of frugivorous birds. We also related the contribution of each species to the network structure with functional traits (e.g. size, habitat requirements, diet). Waterbird seed-dispersal networks are similarly nested (i.e. specialists interact with a subset of those species that interact with generalists) but less modular (i.e. fewer semi-independent groups of highly interacting species) than those of frugivores. Dabbling ducks, diving ducks and rallids did not separate into modules. The contribution of bird or plant species to network structure was not related to any functional trait. Seed-dispersal networks of waterbirds share some organizational patterns with those of frugivores, but the underlying processes are not related to functional traits. This is probably related to fundamental differences between waterbirds and frugivores in how seeds are ingested. Differences in the functional role of waterbirds for seed dispersal are likely driven by other processes such as differences in population size, movement, ecology or gut processing of seeds. A free Plain Language Summary can be found within the Supporting Information of this article.","container-title":"Functional Ecology","DOI":"10.1111/1365-2435.13657","ISSN":"1365-2435","issue":"11","language":"en","note":"_eprint: https://onlinelibrary.wiley.com/doi/pdf/10.1111/1365-2435.13657","page":"2283-2291","source":"Wiley Online Library","title":"Waterbird seed-dispersal networks are similarly nested but less modular than those of frugivorous birds, and not driven by functional traits","volume":"34","author":[{"family":"Sebastián-González","given":"Esther"},{"family":"Lovas-Kiss","given":"Ádám"},{"family":"Soons","given":"Merel B."},{"family":"Broek","given":"Bas","non-dropping-particle":"van den"},{"family":"Green","given":"Andy J."}],"issued":{"date-parts":[["2020"]]}}}],"schema":"https://github.com/citation-style-language/schema/raw/master/csl-citation.json"} </w:instrText>
      </w:r>
      <w:r w:rsidR="009D3FA5" w:rsidRPr="009D3FA5">
        <w:rPr>
          <w:rFonts w:ascii="Arial" w:hAnsi="Arial" w:cs="Arial"/>
        </w:rPr>
        <w:fldChar w:fldCharType="separate"/>
      </w:r>
      <w:r w:rsidR="009D3FA5" w:rsidRPr="009D3FA5">
        <w:rPr>
          <w:rFonts w:ascii="Arial" w:hAnsi="Arial" w:cs="Arial"/>
        </w:rPr>
        <w:t>(</w:t>
      </w:r>
      <w:proofErr w:type="spellStart"/>
      <w:r w:rsidR="009D3FA5" w:rsidRPr="009D3FA5">
        <w:rPr>
          <w:rFonts w:ascii="Arial" w:hAnsi="Arial" w:cs="Arial"/>
        </w:rPr>
        <w:t>Bascompte</w:t>
      </w:r>
      <w:proofErr w:type="spellEnd"/>
      <w:r w:rsidR="009D3FA5" w:rsidRPr="009D3FA5">
        <w:rPr>
          <w:rFonts w:ascii="Arial" w:hAnsi="Arial" w:cs="Arial"/>
        </w:rPr>
        <w:t xml:space="preserve"> &amp; </w:t>
      </w:r>
      <w:proofErr w:type="spellStart"/>
      <w:r w:rsidR="009D3FA5" w:rsidRPr="009D3FA5">
        <w:rPr>
          <w:rFonts w:ascii="Arial" w:hAnsi="Arial" w:cs="Arial"/>
        </w:rPr>
        <w:t>Jordano</w:t>
      </w:r>
      <w:proofErr w:type="spellEnd"/>
      <w:r w:rsidR="009D3FA5" w:rsidRPr="009D3FA5">
        <w:rPr>
          <w:rFonts w:ascii="Arial" w:hAnsi="Arial" w:cs="Arial"/>
        </w:rPr>
        <w:t xml:space="preserve">, 2007; </w:t>
      </w:r>
      <w:r w:rsidR="009D3FA5" w:rsidRPr="009D3FA5">
        <w:rPr>
          <w:rFonts w:ascii="Arial" w:hAnsi="Arial" w:cs="Arial"/>
        </w:rPr>
        <w:lastRenderedPageBreak/>
        <w:t>Sebastián-González et al., 2020)</w:t>
      </w:r>
      <w:r w:rsidR="009D3FA5" w:rsidRPr="009D3FA5">
        <w:rPr>
          <w:rFonts w:ascii="Arial" w:hAnsi="Arial" w:cs="Arial"/>
        </w:rPr>
        <w:fldChar w:fldCharType="end"/>
      </w:r>
      <w:r w:rsidR="009D3FA5" w:rsidRPr="009D3FA5">
        <w:rPr>
          <w:rFonts w:ascii="Arial" w:hAnsi="Arial" w:cs="Arial"/>
        </w:rPr>
        <w:t xml:space="preserve">. Plant community assembly and succession is influenced by abiotic </w:t>
      </w:r>
      <w:commentRangeStart w:id="3"/>
      <w:r w:rsidR="009D3FA5" w:rsidRPr="009D3FA5">
        <w:rPr>
          <w:rFonts w:ascii="Arial" w:hAnsi="Arial" w:cs="Arial"/>
        </w:rPr>
        <w:t>(e.g., soil nutrients [</w:t>
      </w:r>
      <w:proofErr w:type="spellStart"/>
      <w:r w:rsidR="009D3FA5" w:rsidRPr="009D3FA5">
        <w:rPr>
          <w:rFonts w:ascii="Arial" w:hAnsi="Arial" w:cs="Arial"/>
        </w:rPr>
        <w:fldChar w:fldCharType="begin"/>
      </w:r>
      <w:r w:rsidR="009D3FA5" w:rsidRPr="009D3FA5">
        <w:rPr>
          <w:rFonts w:ascii="Arial" w:hAnsi="Arial" w:cs="Arial"/>
        </w:rPr>
        <w:instrText xml:space="preserve"> ADDIN ZOTERO_ITEM CSL_CITATION {"citationID":"deO9TZnw","properties":{"formattedCitation":"(Aerts, 1999; Coomes &amp; Grubb, 2000)","plainCitation":"(Aerts, 1999; Coomes &amp; Grubb, 2000)","noteIndex":0},"citationItems":[{"id":161,"uris":["http://zotero.org/users/local/ud9bfypS/items/FZKT6M7G"],"uri":["http://zotero.org/users/local/ud9bfypS/items/FZKT6M7G"],"itemData":{"id":161,"type":"article-journal","abstract":"Interspecific competition in natural plant communities is highly dependent on nutrient availability. At high levels of nutrient availability, competition is mainly for light. As light is a unidirectional resource, high-nutrient habitats are dominated by fast-growing perennials with a tall stature and a rather uniform vertical distribution of leaf area. Moreover, these species have high turnover rates of leaves and roots and a high morphological plasticity during the differentiation of leaves. There is less consensus, however, about the importance and intensity of interspecific competition in nutrient-poor environments. It is argued that selection in nutrient-poor habitats is not necessarily on a high competitive ability for nutrients and a high growth rate, but rather on traits which reduce nutrient losses (low tissue nutrient concentrations, slow tissue turnover rates, high nutrient resorption efficiency). Due to evolutionary trade-offs plants can not maximize both growth rate and nutrient retention. Thus, the low growth rate of species from nutrient-poor habitats should be considered as the consequence of nutrient retention rather than as a feature on which direct selection takes place. The contrasting traits of species from nutrient-poor and nutrient-rich habitats mutually exclude them from each others' habitats. Moreover, these traits have severe consequences for litter decomposability and thereby also for nutrient cycling. This leads both in nutrient-poor and nutrient-rich habitats to a positive feedback between plant species dominance and nutrient availability, thereby promoting ecosystem stability.","container-title":"Journal of Experimental Botany","DOI":"10.1093/jxb/50.330.29","ISSN":"0022-0957","issue":"330","journalAbbreviation":"Journal of Experimental Botany","page":"29-37","source":"Silverchair","title":"Interspecific competition in natural plant communities: mechanisms, trade-offs and plant-soil feedbacks","title-short":"Interspecific competition in natural plant communities","volume":"50","author":[{"family":"Aerts","given":"Rien"}],"issued":{"date-parts":[["1999",1,1]]}}},{"id":159,"uris":["http://zotero.org/users/local/ud9bfypS/items/NYLPCNA3"],"uri":["http://zotero.org/users/local/ud9bfypS/items/NYLPCNA3"],"itemData":{"id":159,"type":"article-journal","abstract":"Light is widely considered to be the most important factor limiting the performance of plants on the floors of forests and woodlands, but the roles of nutrient availability and water supply remain poorly defined. We seek to predict the types of forest in which root competition affects seedling performance, and the types of plants that respond most strongly to release from root competition. We then test our predictions by reviewing experiments in which tree seedlings and forest herbs are released from belowground competition, usually by cutting trenches to sever the roots of surrounding trees. First, we provide a worldwide review of changes in canopy form and fine-root mass along gradients of soil fertility and seasonal drought, keeping in mind the stages of forest development. Our review shows that penetration of light is least in forests on moist soils providing large amounts of major nutrients. The changes are far more complex than those considered by allocation models. Dry woodlands typically allow 20 times as much light to penetrate as do wet forests, but there is surprisingly little evidence that they have greater fine-root densities in the topsoil. Tropical rain forests on highly infertile soils have only slightly more open canopies than those on fertile soils, but much greater fine-root densities. Northern temperate forests on highly acidic peats and sandy soils are often dominated by early-successional, open-canopied conifers (generally pines), mostly as a result of recurrent fires, and transmit about five times as much light as surrounding deciduous forests. A review of trenching experiments shows that light alone limits seedling growth in forests on moist, nutrient-rich soils, but competition for belowground resources becomes important on infertile soils and in drier regions. Secondly, we consider how root competition alters species' shade tolerances. Shade-house experiments demonstrate that species differ markedly in the minimum irradiance at which they respond to nutrient addition, but there generally tends to be a sizable response at &gt;5% daylight and little response in &lt;2% daylight. There is some evidence that species that have high potential growth rates and that respond markedly to increased irradiance are also most responsive to nutrient addition in 2–3% daylight. T. Smith and M. Huston have hypothesized that species cannot tolerate both shade and drought; this appears to be the case for species that tolerate shade chiefly by maximizing leaf area. However, many shade-tolerant woody plants in tropical and mediterranean-climate forests have thick, tough, long-lived leaves and a relatively high allocation to roots, and these species are much more drought tolerant. A few studies indicate that root trenching allows species to persist in deeper shade than that in which they are normally found and allows species from mesic sites to invade more xeric sites. Usually, the impact of trenching on growth rate is much greater in gaps than in the understory. Finally, we discuss the ways in which life-form composition and population structure of plant communities are shaped by reduced water supply and reduced nutrient availability, emphasizing the inadequacy of models that consider the impact of “belowground resource availability” in a generic sense. Competition in a dry climate leads to widely spaced dominants, a lack of interstitial plants, high rates of seedling mortality in the understory, and a restriction of regeneration to patches where established matrix-forming plants have died. In contrast, vegetation on moist, infertile sites is characterized by closely packed, slender dominants, miniaturized interstitial plants, and slow rates of seedling growth in the understory, combined with relatively low rates of seedling mortality. Consequently, there is a continuum of sizes among the individuals of the dominant species, and a lack of reliance on gaps for establishment.","container-title":"Ecological Monographs","DOI":"10.1890/0012-9615(2000)070[0171:IORCIF]2.0.CO;2","ISSN":"1557-7015","issue":"2","language":"en","note":"_eprint: https://onlinelibrary.wiley.com/doi/pdf/10.1890/0012-9615%282000%29070%5B0171%3AIORCIF%5D2.0.CO%3B2","page":"171-207","source":"Wiley Online Library","title":"Impacts of Root Competition in Forests and Woodlands: A Theoretical Framework and Review of Experiments","title-short":"Impacts of Root Competition in Forests and Woodlands","volume":"70","author":[{"family":"Coomes","given":"David A."},{"family":"Grubb","given":"Peter J."}],"issued":{"date-parts":[["2000"]]}}}],"schema":"https://github.com/citation-style-language/schema/raw/master/csl-citation.json"} </w:instrText>
      </w:r>
      <w:r w:rsidR="009D3FA5" w:rsidRPr="009D3FA5">
        <w:rPr>
          <w:rFonts w:ascii="Arial" w:hAnsi="Arial" w:cs="Arial"/>
        </w:rPr>
        <w:fldChar w:fldCharType="separate"/>
      </w:r>
      <w:r w:rsidR="009D3FA5" w:rsidRPr="009D3FA5">
        <w:rPr>
          <w:rFonts w:ascii="Arial" w:hAnsi="Arial" w:cs="Arial"/>
          <w:noProof/>
        </w:rPr>
        <w:t>Aerts</w:t>
      </w:r>
      <w:proofErr w:type="spellEnd"/>
      <w:r w:rsidR="009D3FA5" w:rsidRPr="009D3FA5">
        <w:rPr>
          <w:rFonts w:ascii="Arial" w:hAnsi="Arial" w:cs="Arial"/>
          <w:noProof/>
        </w:rPr>
        <w:t>, 1999; Coomes &amp; Grubb, 2000</w:t>
      </w:r>
      <w:r w:rsidR="009D3FA5" w:rsidRPr="009D3FA5">
        <w:rPr>
          <w:rFonts w:ascii="Arial" w:hAnsi="Arial" w:cs="Arial"/>
          <w:noProof/>
        </w:rPr>
        <w:t>]</w:t>
      </w:r>
      <w:r w:rsidR="009D3FA5" w:rsidRPr="009D3FA5">
        <w:rPr>
          <w:rFonts w:ascii="Arial" w:hAnsi="Arial" w:cs="Arial"/>
          <w:noProof/>
        </w:rPr>
        <w:t>)</w:t>
      </w:r>
      <w:r w:rsidR="009D3FA5" w:rsidRPr="009D3FA5">
        <w:rPr>
          <w:rFonts w:ascii="Arial" w:hAnsi="Arial" w:cs="Arial"/>
        </w:rPr>
        <w:fldChar w:fldCharType="end"/>
      </w:r>
      <w:commentRangeEnd w:id="3"/>
      <w:r w:rsidR="009D3FA5">
        <w:rPr>
          <w:rStyle w:val="CommentReference"/>
        </w:rPr>
        <w:commentReference w:id="3"/>
      </w:r>
      <w:r w:rsidR="009D3FA5" w:rsidRPr="009D3FA5">
        <w:rPr>
          <w:rFonts w:ascii="Arial" w:hAnsi="Arial" w:cs="Arial"/>
        </w:rPr>
        <w:t xml:space="preserve"> and biotic (e.g., seed dispersal [</w:t>
      </w:r>
      <w:commentRangeStart w:id="4"/>
      <w:r w:rsidR="009D3FA5" w:rsidRPr="005A64AA">
        <w:rPr>
          <w:rFonts w:ascii="Arial" w:hAnsi="Arial" w:cs="Arial"/>
        </w:rPr>
        <w:fldChar w:fldCharType="begin"/>
      </w:r>
      <w:r w:rsidR="009D3FA5" w:rsidRPr="005A64AA">
        <w:rPr>
          <w:rFonts w:ascii="Arial" w:hAnsi="Arial" w:cs="Arial"/>
        </w:rPr>
        <w:instrText xml:space="preserve"> ADDIN ZOTERO_ITEM CSL_CITATION {"citationID":"6CVzyHvC","properties":{"formattedCitation":"(Carlo &amp; Morales, 2016; Gonz\\uc0\\u225{}lez-Varo et al., 2013; Levine &amp; Murrell, 2003; Nathan &amp; Muller-Landau, 2000; Olden et al., 2004; Tylianakis et al., 2010)","plainCitation":"(Carlo &amp; Morales, 2016; González-Varo et al., 2013; Levine &amp; Murrell, 2003; Nathan &amp; Muller-Landau, 2000; Olden et al., 2004; Tylianakis et al., 2010)","noteIndex":0},"citationItems":[{"id":164,"uris":["http://zotero.org/users/local/ud9bfypS/items/LC2C5L3P"],"uri":["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152,"uris":["http://zotero.org/users/local/ud9bfypS/items/IRASVAJK"],"uri":["http://zotero.org/users/local/ud9bfypS/items/IRASVAJK"],"itemData":{"id":152,"type":"article-journal","abstract":"Knowledge of the spatial scale of the dispersal service provided by important seed dispersers (i.e. common and/or keystone species) is essential to our understanding of their role on plant ecology, ecosystem functioning and, ultimately, biodiversity conservation. Carnivores are the main mammalian frugivores and seed dispersers in temperate climate regions. However, information on the seed dispersal distances they generate is still very limited. We focused on two common temperate carnivores differing in body size and spatial ecology – red fox (Vulpes vulpes) and European pine marten (Martes martes) – for evaluating possible functional diversity in their seed dispersal kernels. We measured dispersal distances using colour-coded seed mimics embedded in experimental fruits that were offered to the carnivores in feeding stations (simulating source trees). The exclusive colour code of each simulated tree allowed us to assign the exact origin of seed mimics found later in carnivore faeces. We further designed an explicit sampling strategy aiming to detect the longest dispersal events; as far we know, the most robust sampling scheme followed for tracking carnivore-dispersed seeds. We found a marked functional heterogeneity among both species in their seed dispersal kernels according to their home range size: multimodality and long-distance dispersal in the case of the fox and unimodality and short-distance dispersal in the case of the marten (maximum distances = 2846 and 1233 m, respectively). As a consequence, emergent kernels at the guild level (overall and in two different years) were highly dependent on the relative contribution of each carnivore species. Our results provide the first empirical evidence of functional diversity among seed dispersal kernels generated by carnivorous mammals. Moreover, they illustrate for the first time how seed dispersal kernels strongly depend on the relative contribution of different disperser species, thus on the composition of local disperser assemblages. These findings provide a key starting point for understanding and modelling plant population processes that include mammal-mediated seed dispersal, such as connectivity, range expansion and colonization.","container-title":"Journal of Animal Ecology","DOI":"10.1111/1365-2656.12024","ISSN":"1365-2656","issue":"3","language":"en","note":"_eprint: https://onlinelibrary.wiley.com/doi/pdf/10.1111/1365-2656.12024","page":"562-571","source":"Wiley Online Library","title":"Functional diversity among seed dispersal kernels generated by carnivorous mammals","volume":"82","author":[{"family":"González-Varo","given":"Juan P."},{"family":"López-Bao","given":"José V."},{"family":"Guitián","given":"José"}],"issued":{"date-parts":[["2013"]]}}},{"id":155,"uris":["http://zotero.org/users/local/ud9bfypS/items/KQZIZ24K"],"uri":["http://zotero.org/users/local/ud9bfypS/items/KQZIZ24K"],"itemData":{"id":155,"type":"article-journal","abstract":"Because it lays the template from which communities develop, the pattern of dispersed seed is commonly believed to influence community structure. To test the validity of this notion, we evaluated theoretical and empirical work linking dispersal kernels to the relative abundance, distribution, dispersion, and coexistence of species. We found considerable theoretical evidence that seed dispersal affects species coexistence by slowing down exclusion through local dispersal and a competition-dispersal trade-off, yet empirical support was scant. Instead, most empirical investigations examined how dispersal affects species distribution and dispersion, subjects with little theory. This work also relied heavily on dispersal proxies and correlational analyses of community patterns, methods unable to exclude alternative hypotheses. Owing to the overall dichotomy between theory and empirical results, we argue that the importance of dispersal cannot be taken for granted. We conclude by advocating experiments that manipulate the seed dispersal pattern, and models that incorporate empirically documented dispersal kernels.","container-title":"Annual Review of Ecology, Evolution, and Systematics","DOI":"10.1146/annurev.ecolsys.34.011802.132400","issue":"1","note":"_eprint: https://doi.org/10.1146/annurev.ecolsys.34.011802.132400","page":"549-574","source":"Annual Reviews","title":"The Community-Level Consequences of Seed Dispersal Patterns","volume":"34","author":[{"family":"Levine","given":"Jonathan M."},{"family":"Murrell","given":"David J."}],"issued":{"date-parts":[["2003"]]}}},{"id":156,"uris":["http://zotero.org/users/local/ud9bfypS/items/QGPRRSTR"],"uri":["http://zotero.org/users/local/ud9bfypS/items/QGPRRSTR"],"itemData":{"id":156,"type":"article-journal","container-title":"Trends in Ecology &amp; Evolution","DOI":"10.1016/S0169-5347(00)01874-7","ISSN":"0169-5347","issue":"7","journalAbbreviation":"Trends in Ecology &amp; Evolution","language":"English","note":"publisher: Elsevier\nPMID: 10856948","page":"278-285","source":"www.cell.com","title":"Spatial patterns of seed dispersal, their determinants and consequences for recruitment","volume":"15","author":[{"family":"Nathan","given":"Ran"},{"family":"Muller-Landau","given":"Helene C."}],"issued":{"date-parts":[["2000",7,1]]}}},{"id":138,"uris":["http://zotero.org/users/local/ud9bfypS/items/4WYJIXRD"],"uri":["http://zotero.org/users/local/ud9bfypS/items/4WYJIXRD"],"itemData":{"id":138,"type":"article-journal","container-title":"Trends in Ecology &amp; Evolution","DOI":"10.1016/j.tree.2003.09.010","ISSN":"01695347","issue":"1","journalAbbreviation":"Trends in Ecology &amp; Evolution","language":"en","page":"18-24","source":"DOI.org (Crossref)","title":"Ecological and evolutionary consequences of biotic homogenization","volume":"19","author":[{"family":"Olden","given":"Julian D."},{"family":"LeRoy Poff","given":"N."},{"family":"Douglas","given":"Marlis R."},{"family":"Douglas","given":"Michael E."},{"family":"Fausch","given":"Kurt D."}],"issued":{"date-parts":[["2004",1]]}}},{"id":139,"uris":["http://zotero.org/users/local/ud9bfypS/items/7CJBJ7WG"],"uri":["http://zotero.org/users/local/ud9bfypS/items/7CJBJ7WG"],"itemData":{"id":139,"type":"article-journal","abstract":"Recent work has shown that antagonist (e.g. predator–prey food web) and mutualist (e.g. pollinator–plant) network structure can be altered by global environmental change drivers, and that these alterations may have important ecosystem-level consequences. This has prompted calls for the conservation of network structure, but precisely which attributes of webs should be conserved remains unclear. Further, the extent to which network metrics characterise the spatiotemporally-variable dynamic structure of interacting communities is unknown. Here, we summarise the attributes of web structure that are predicted to confer stability or increased function to a system, as these may be of greatest interest to conservation biologists. However, empirical evaluation of these effects is lacking in most cases, and we discuss whether stability is even desirable in all contexts. The incorporation of web attributes into conservation monitoring requires that changes in these attributes can be recorded (sampled) with relative ease. We contrast the sensitivity of metrics to sampling effort, and highlight those (such as nestedness and connectance) that could easily be incorporated into conservation monitoring. Despite our growing understanding of the characteristics of food webs that confer stability and function, numerous practical challenges need to be overcome before the goal of conserving species interaction networks can be achieved.","container-title":"Biological Conservation","DOI":"10.1016/j.biocon.2009.12.004","journalAbbreviation":"Biological Conservation","page":"2270-2279","source":"ResearchGate","title":"Conservation of species interaction networks","volume":"143","author":[{"family":"Tylianakis","given":"Jason"},{"family":"Laliberté","given":"Etienne"},{"family":"Nielsen","given":"Anders"},{"family":"Bascompte","given":"Jordi"}],"issued":{"date-parts":[["2010",10,1]]}}}],"schema":"https://github.com/citation-style-language/schema/raw/master/csl-citation.json"} </w:instrText>
      </w:r>
      <w:r w:rsidR="009D3FA5" w:rsidRPr="005A64AA">
        <w:rPr>
          <w:rFonts w:ascii="Arial" w:hAnsi="Arial" w:cs="Arial"/>
        </w:rPr>
        <w:fldChar w:fldCharType="separate"/>
      </w:r>
      <w:r w:rsidR="009D3FA5" w:rsidRPr="005A64AA">
        <w:rPr>
          <w:rFonts w:ascii="Arial" w:hAnsi="Arial" w:cs="Arial"/>
        </w:rPr>
        <w:t>Carlo &amp; Morales, 2016; González-Varo et al., 2013; Levine &amp; Murrell, 2003; Nathan &amp; Muller-Landau, 2000; Olden et al., 2004; Tylianakis et al., 2010)</w:t>
      </w:r>
      <w:r w:rsidR="009D3FA5" w:rsidRPr="005A64AA">
        <w:rPr>
          <w:rFonts w:ascii="Arial" w:hAnsi="Arial" w:cs="Arial"/>
        </w:rPr>
        <w:fldChar w:fldCharType="end"/>
      </w:r>
      <w:commentRangeEnd w:id="4"/>
      <w:r w:rsidR="005A64AA" w:rsidRPr="005A64AA">
        <w:rPr>
          <w:rStyle w:val="CommentReference"/>
          <w:rFonts w:ascii="Arial" w:hAnsi="Arial" w:cs="Arial"/>
        </w:rPr>
        <w:commentReference w:id="4"/>
      </w:r>
      <w:r w:rsidR="005A64AA">
        <w:rPr>
          <w:rFonts w:ascii="Arial" w:hAnsi="Arial" w:cs="Arial"/>
        </w:rPr>
        <w:t xml:space="preserve"> factors</w:t>
      </w:r>
      <w:r w:rsidR="009D3FA5" w:rsidRPr="005A64AA">
        <w:rPr>
          <w:rFonts w:ascii="Arial" w:hAnsi="Arial" w:cs="Arial"/>
        </w:rPr>
        <w:t xml:space="preserve">. </w:t>
      </w:r>
      <w:r w:rsidR="005A64AA" w:rsidRPr="005A64AA">
        <w:rPr>
          <w:rFonts w:ascii="Arial" w:hAnsi="Arial" w:cs="Arial"/>
        </w:rPr>
        <w:t xml:space="preserve">Manipulating these factors </w:t>
      </w:r>
      <w:r w:rsidR="006C73AB">
        <w:rPr>
          <w:rFonts w:ascii="Arial" w:hAnsi="Arial" w:cs="Arial"/>
        </w:rPr>
        <w:t>creates</w:t>
      </w:r>
      <w:r w:rsidR="005A64AA" w:rsidRPr="005A64AA">
        <w:rPr>
          <w:rFonts w:ascii="Arial" w:hAnsi="Arial" w:cs="Arial"/>
        </w:rPr>
        <w:t xml:space="preserve"> drastically different plant communities from the same starting points </w:t>
      </w:r>
      <w:r w:rsidR="005A64AA" w:rsidRPr="005A64AA">
        <w:rPr>
          <w:rFonts w:ascii="Arial" w:hAnsi="Arial" w:cs="Arial"/>
        </w:rPr>
        <w:fldChar w:fldCharType="begin"/>
      </w:r>
      <w:r w:rsidR="005A64AA" w:rsidRPr="005A64AA">
        <w:rPr>
          <w:rFonts w:ascii="Arial" w:hAnsi="Arial" w:cs="Arial"/>
        </w:rPr>
        <w:instrText xml:space="preserve"> ADDIN ZOTERO_ITEM CSL_CITATION {"citationID":"r7zAW664","properties":{"formattedCitation":"(Bakker, 1998; Gonz\\uc0\\u225{}lez-Castro et al., 2019)","plainCitation":"(Bakker, 1998; González-Castro et al., 2019)","noteIndex":0},"citationItems":[{"id":124,"uris":["http://zotero.org/users/local/ud9bfypS/items/RSLRMCUP"],"uri":["http://zotero.org/users/local/ud9bfypS/items/RSLRMCUP"],"itemData":{"id":124,"type":"chapter","container-title":"Grazing and Conservation Management","event-place":"Dordrecht","ISBN":"978-94-010-5886-5","language":"en","note":"DOI: 10.1007/978-94-011-4391-2_5","page":"137-184","publisher":"Springer Netherlands","publisher-place":"Dordrecht","source":"DOI.org (Crossref)","title":"The impact of grazing on plant communities","URL":"http://link.springer.com/10.1007/978-94-011-4391-2_5","editor":[{"family":"WallisDeVries","given":"Michiel F."},{"family":"Van Wieren","given":"Sipke E."},{"family":"Bakker","given":"Jan P."}],"author":[{"family":"Bakker","given":"Jan P."}],"accessed":{"date-parts":[["2021",10,23]]},"issued":{"date-parts":[["1998"]]}}},{"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schema":"https://github.com/citation-style-language/schema/raw/master/csl-citation.json"} </w:instrText>
      </w:r>
      <w:r w:rsidR="005A64AA" w:rsidRPr="005A64AA">
        <w:rPr>
          <w:rFonts w:ascii="Arial" w:hAnsi="Arial" w:cs="Arial"/>
        </w:rPr>
        <w:fldChar w:fldCharType="separate"/>
      </w:r>
      <w:r w:rsidR="005A64AA" w:rsidRPr="005A64AA">
        <w:rPr>
          <w:rFonts w:ascii="Arial" w:hAnsi="Arial" w:cs="Arial"/>
        </w:rPr>
        <w:t>(Bakker, 1998; González-Castro et al., 2019)</w:t>
      </w:r>
      <w:r w:rsidR="005A64AA" w:rsidRPr="005A64AA">
        <w:rPr>
          <w:rFonts w:ascii="Arial" w:hAnsi="Arial" w:cs="Arial"/>
        </w:rPr>
        <w:fldChar w:fldCharType="end"/>
      </w:r>
      <w:r w:rsidR="005A64AA" w:rsidRPr="005A64AA">
        <w:rPr>
          <w:rFonts w:ascii="Arial" w:hAnsi="Arial" w:cs="Arial"/>
        </w:rPr>
        <w:t>.</w:t>
      </w:r>
      <w:r w:rsidR="006C73AB">
        <w:rPr>
          <w:rFonts w:ascii="Arial" w:hAnsi="Arial" w:cs="Arial"/>
        </w:rPr>
        <w:t xml:space="preserve"> Due to this variability, recent dramatic </w:t>
      </w:r>
      <w:r w:rsidR="000025A2">
        <w:rPr>
          <w:rFonts w:ascii="Arial" w:hAnsi="Arial" w:cs="Arial"/>
        </w:rPr>
        <w:t xml:space="preserve">anthropogenic </w:t>
      </w:r>
      <w:r w:rsidR="006C73AB">
        <w:rPr>
          <w:rFonts w:ascii="Arial" w:hAnsi="Arial" w:cs="Arial"/>
        </w:rPr>
        <w:t xml:space="preserve">shifts </w:t>
      </w:r>
      <w:r w:rsidR="0000697F">
        <w:rPr>
          <w:rFonts w:ascii="Arial" w:hAnsi="Arial" w:cs="Arial"/>
        </w:rPr>
        <w:t>to ecosystems</w:t>
      </w:r>
      <w:r w:rsidR="006C73AB">
        <w:rPr>
          <w:rFonts w:ascii="Arial" w:hAnsi="Arial" w:cs="Arial"/>
        </w:rPr>
        <w:t xml:space="preserve"> </w:t>
      </w:r>
      <w:r w:rsidR="000025A2">
        <w:rPr>
          <w:rFonts w:ascii="Arial" w:hAnsi="Arial" w:cs="Arial"/>
        </w:rPr>
        <w:t>have</w:t>
      </w:r>
      <w:r w:rsidR="006C73AB">
        <w:rPr>
          <w:rFonts w:ascii="Arial" w:hAnsi="Arial" w:cs="Arial"/>
        </w:rPr>
        <w:t xml:space="preserve"> increased the need to study functional i</w:t>
      </w:r>
      <w:r w:rsidR="006C73AB" w:rsidRPr="006C73AB">
        <w:rPr>
          <w:rFonts w:ascii="Arial" w:hAnsi="Arial" w:cs="Arial"/>
        </w:rPr>
        <w:t xml:space="preserve">nteractions within ecological communities for conservation efforts, specifically interactions between seed vectors and plant assemblage </w:t>
      </w:r>
      <w:commentRangeStart w:id="5"/>
      <w:r w:rsidR="006C73AB" w:rsidRPr="006C73AB">
        <w:rPr>
          <w:rFonts w:ascii="Arial" w:hAnsi="Arial" w:cs="Arial"/>
        </w:rPr>
        <w:fldChar w:fldCharType="begin"/>
      </w:r>
      <w:r w:rsidR="006C73AB" w:rsidRPr="006C73AB">
        <w:rPr>
          <w:rFonts w:ascii="Arial" w:hAnsi="Arial" w:cs="Arial"/>
        </w:rPr>
        <w:instrText xml:space="preserve"> ADDIN ZOTERO_ITEM CSL_CITATION {"citationID":"P7AoNkRy","properties":{"formattedCitation":"(Camargo et al., 2020; Emer et al., 2019; Garc\\uc0\\u237{}a et al., 2018; Monteiro et al., 2021; Mor\\uc0\\u225{}n-L\\uc0\\u243{}pez et al., 2019; Ribeiro da Silva et al., 2015)","plainCitation":"(Camargo et al., 2020; Emer et al., 2019; García et al., 2018; Monteiro et al., 2021; Morán-López et al., 2019; Ribeiro da Silva et al., 2015)","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33,"uris":["http://zotero.org/users/local/ud9bfypS/items/PNA2WG2C"],"uri":["http://zotero.org/users/local/ud9bfypS/items/PNA2WG2C"],"itemData":{"id":33,"type":"article-journal","abstract":"Seed dispersal interactions involve key ecological processes in tropical forests that help to maintain ecosystem functioning. Yet this functionality may be threatened by increasing habitat loss, defaunation, and fragmentation. However, generalist species, and their interactions, can benefit from the habitat change caused by human disturbance while more specialized interactions mostly disappear. Therefore, changes in the structure of the local, within fragment, networks can be expected. Here we investigated how the structure of seed dispersal networks changes along a gradient of increasing habitat fragmentation. We analyzed 16 bird seed dispersal assemblages from forest fragments of a biodiversity-rich ecosystem. We found significant species–, interaction–, and network–area relationships, yet the later was determined by the number of species remaining in each community. The number of frugivorous bird and plant species, their interactions, and the number of links per species decreases as area is lost in the fragmented landscape. In contrast, network nestedness has a negative relationship with fragment area, suggesting an increasing generalization of the network structure in the gradient of fragmentation. Network specialization was not significantly affected by area, indicating that some network properties may be invariant to disturbance. Still, the local extinction of partner species, paralleled by a loss of interactions and specialist–specialist bird–plant seed dispersal associations, suggests the functional homogenization of the system as area is lost. Our study provides empirical evidence for network–area relationships driven by the presence/absence of remnant species and the interactions they perform. Abstract in Spanish is available with online material.","container-title":"Biotropica","DOI":"10.1111/btp.12738","ISSN":"1744-7429","issue":"1","language":"en","note":"_eprint: https://onlinelibrary.wiley.com/doi/pdf/10.1111/btp.12738","page":"81-89","source":"Wiley Online Library","title":"Seed dispersal networks in tropical forest fragments: Area effects, remnant species, and interaction diversity","title-short":"Seed dispersal networks in tropical forest fragments","volume":"52","author":[{"family":"Emer","given":"Carine"},{"family":"Jordano","given":"Pedro"},{"family":"Pizo","given":"Marco A."},{"family":"Ribeiro","given":"Milton C."},{"family":"Silva","given":"Fernanda R.","non-dropping-particle":"da"},{"family":"Galetti","given":"Mauro"}],"issued":{"date-parts":[["2019"]]}}},{"id":37,"uris":["http://zotero.org/users/local/ud9bfypS/items/FVTQCBJE"],"uri":["http://zotero.org/users/local/ud9bfypS/items/FVTQCBJE"],"itemData":{"id":37,"type":"article-journal","abstract":"Animal biodiversity matters for the provision of ecosystem functions derived from trophic activity. However, the mechanisms underlying this pattern remain elusive since animal abundance and diversity, which are the components commonly used for representing biodiversity, provide poor information about ecological complementarity in species assemblages. An approach based on species interaction networks may overcome this constraint. Here, we relate frugivore biodiversity and frugivore–plant network structure with landscape-scale seed dispersal function. We sampled, for two years, and at fourteen plots with variable assemblages of frugivores and plants in the Cantabrian Range (N Spain), data on the abundance and diversity of frugivorous birds, the consumption of fleshy fruits of woody plants and the landscape-scale patterns of avian seed deposition. As a measure of interaction complementarity in seed dispersal networks, we estimated the degree to which frugivore and plant species specialize in their interacting partners. Specialization varied strongly across the seed dispersal networks of the different plots, being higher in networks harbouring smaller bird species that dispersed mostly small-fruited plants, and also in networks with late-ripening, dominant fruiting species dispersed mostly by wintering birds. Bird abundance markedly affected seed deposition. Plots harbouring more birds received a higher density of dispersed seeds and showed higher probabilities of seed arrival and seed deposition in open microhabitats. Bird diversity also had a positive effect on the density of dispersed seed and, to a lesser extent, seed arrival probability. Independently of frugivore abundance and diversity, the density of dispersed seeds increased in plots where seed dispersal networks showed a higher degree of specialization. This study considers the structure of interaction networks to re-address the relationship between biodiversity and ecosystem functionality, evidencing that specialization in frugivore–plant networks drives the large-scale process of seed dispersal. These results encourage the consideration of interaction complementarity as an underlying mechanism linking animal biodiversity and trophic-related functions.","container-title":"Functional Ecology","DOI":"10.1111/1365-2435.13213","ISSN":"1365-2435","issue":"12","language":"en","note":"_eprint: https://onlinelibrary.wiley.com/doi/pdf/10.1111/1365-2435.13213","page":"2742-2752","source":"Wiley Online Library","title":"Frugivore biodiversity and complementarity in interaction networks enhance landscape-scale seed dispersal function","volume":"32","author":[{"family":"García","given":"Daniel"},{"family":"Donoso","given":"Isabel"},{"family":"Rodríguez-Pérez","given":"Javier"}],"issued":{"date-parts":[["2018"]]}}},{"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21,"uris":["http://zotero.org/users/local/ud9bfypS/items/3GTL2XSA"],"uri":["http://zotero.org/users/local/ud9bfypS/items/3GTL2XSA"],"itemData":{"id":21,"type":"article-journal","abstract":"The behavioural complementarity of fruit-eating animals is thought to exert a key role in plant community assembly. However, a mechanistic understanding of the causal links between the two processes is still lacking. This study assesses whether complementarity between dispersers in feeding and microhabitat-use behaviour enhances community-scale dispersal services, resulting in a more diverse community of seedlings. We used a Bayesian approach to connect a comprehensive database of seed dispersal effectiveness at a community scale with a transition probability model that accounts for behavioural complementarity. Our model system was the thermosclerophyllous shrubland of the Canary Islands. There, fleshy-fruited plants rely on two types of frugivores: lizards and birds. Lizards consumed all plant species and preferentially used open areas, whereas birds foraged for small single-seeded fruits and dispersed their seeds beneath plants. Through feeding on different sets of plants, they generated a rich seed-rain community. By diversifying the microhabitat of deposition, more species could find suitable recruitment sites. Distinct foraging and microhabitat-use choices led to complementary dispersal services. Lizards ensured that all plant species were present in the seedling community, while birds promoted a more even distribution of them. As a result, diversity in the community of seedlings was enhanced. Overall, our work underscores that behavioural complementarity promotes diversity in the early-regenerating plant communities. These enhanced dispersal services rely on the presence of all functional groups. Thus, in communities where frugivores display unique behaviours, preserving a diverse community of dispersers should be a conservation target. A free Plain Language Summary can be found within the Supporting Information of this article.","container-title":"Functional Ecology","DOI":"10.1111/1365-2435.13476","ISSN":"1365-2435","issue":"1","language":"en","note":"_eprint: https://onlinelibrary.wiley.com/doi/pdf/10.1111/1365-2435.13476","page":"182-193","source":"Wiley Online Library","title":"Behavioural complementarity among frugivorous birds and lizards can promote plant diversity in island ecosystems","volume":"34","author":[{"family":"Morán-López","given":"Teresa"},{"family":"González-Castro","given":"Aarón"},{"family":"Morales","given":"Juan Manuel"},{"family":"Nogales","given":"Manuel"}],"issued":{"date-parts":[["2019"]]}}},{"id":167,"uris":["http://zotero.org/users/local/ud9bfypS/items/SPMXEVZE"],"uri":["http://zotero.org/users/local/ud9bfypS/items/SPMXEVZE"],"itemData":{"id":167,"type":"article-journal","abstract":"Human activities have led to the loss of habitats and biodiversity in the Atlantic Rain Forest in Brazil. Ecological restoration aims to rebuild this biome and should include not only the reinstatement of species but also the reestablishment of complex ecological interactions and the ecological functions that they provide. One such function is seed dispersal, which is provided by the interactions between animal frugivores and plants. We studied seed dispersal networks in 3 different tropical forest sites restored 15, 25, and 57 years ago; temporal scales rarely observed in restoration studies. We investigated changes in network structure (nestedness, modularity, and network specialization) in these communities over restoration time. Although network size and the number of interactions increased with time since restoration, the networks were composed of generalist birds, and the large frugivores remained absent. Contrary to our expectations though, species richness was highest in the 25-year-old site, maybe due to the higher number of species used in the planting. Nestedness values were low in all 3 networks, but the highest nestedness was observed in the intermediate-aged site. However, the oldest network was significantly modular and showed higher complementary specialization. These results suggest that 57 years after restoration, the complexity of mutualistic interactions in seed dispersal networks has increased, this enhancing ecosystem function in the Atlantic forest.","container-title":"Restoration Ecology","DOI":"10.1111/rec.12244","ISSN":"1526-100X","issue":"6","language":"en","note":"_eprint: https://onlinelibrary.wiley.com/doi/pdf/10.1111/rec.12244","page":"852-860","source":"Wiley Online Library","title":"The restoration of tropical seed dispersal networks","volume":"23","author":[{"family":"Ribeiro da Silva","given":"Fernanda"},{"family":"Montoya","given":"Daniel"},{"family":"Furtado","given":"Rafael"},{"family":"Memmott","given":"Jane"},{"family":"Pizo","given":"Marco A."},{"family":"Rodrigues","given":"Ricardo R."}],"issued":{"date-parts":[["2015"]]}}}],"schema":"https://github.com/citation-style-language/schema/raw/master/csl-citation.json"} </w:instrText>
      </w:r>
      <w:r w:rsidR="006C73AB" w:rsidRPr="006C73AB">
        <w:rPr>
          <w:rFonts w:ascii="Arial" w:hAnsi="Arial" w:cs="Arial"/>
        </w:rPr>
        <w:fldChar w:fldCharType="separate"/>
      </w:r>
      <w:r w:rsidR="006C73AB" w:rsidRPr="006C73AB">
        <w:rPr>
          <w:rFonts w:ascii="Arial" w:hAnsi="Arial" w:cs="Arial"/>
        </w:rPr>
        <w:t>(Camargo et al., 2020; Emer et al., 2019; García et al., 2018; Monteiro et al., 2021; Morán-López et al., 2019; Ribeiro da Silva et al., 2015)</w:t>
      </w:r>
      <w:r w:rsidR="006C73AB" w:rsidRPr="006C73AB">
        <w:rPr>
          <w:rFonts w:ascii="Arial" w:hAnsi="Arial" w:cs="Arial"/>
        </w:rPr>
        <w:fldChar w:fldCharType="end"/>
      </w:r>
      <w:commentRangeEnd w:id="5"/>
      <w:r w:rsidR="0000697F">
        <w:rPr>
          <w:rStyle w:val="CommentReference"/>
        </w:rPr>
        <w:commentReference w:id="5"/>
      </w:r>
      <w:r w:rsidR="006C73AB" w:rsidRPr="006C73AB">
        <w:rPr>
          <w:rFonts w:ascii="Arial" w:hAnsi="Arial" w:cs="Arial"/>
        </w:rPr>
        <w:t>.</w:t>
      </w:r>
    </w:p>
    <w:p w14:paraId="3CFFF96A" w14:textId="77777777" w:rsidR="0000697F" w:rsidRPr="00BA3009" w:rsidRDefault="0000697F" w:rsidP="008E7AF9">
      <w:pPr>
        <w:spacing w:line="480" w:lineRule="auto"/>
        <w:ind w:firstLine="360"/>
        <w:rPr>
          <w:rFonts w:ascii="Arial" w:hAnsi="Arial" w:cs="Arial"/>
        </w:rPr>
      </w:pPr>
    </w:p>
    <w:p w14:paraId="16054022" w14:textId="643FBE08" w:rsidR="009D3FA5" w:rsidRPr="009D3FA5" w:rsidRDefault="009D3FA5" w:rsidP="008E7AF9">
      <w:pPr>
        <w:numPr>
          <w:ilvl w:val="0"/>
          <w:numId w:val="1"/>
        </w:numPr>
        <w:spacing w:line="480" w:lineRule="auto"/>
        <w:rPr>
          <w:rFonts w:ascii="Arial" w:eastAsia="Times New Roman" w:hAnsi="Arial" w:cs="Arial"/>
          <w:color w:val="0E101A"/>
        </w:rPr>
      </w:pPr>
      <w:r w:rsidRPr="009D3FA5">
        <w:rPr>
          <w:rFonts w:ascii="Arial" w:eastAsia="Times New Roman" w:hAnsi="Arial" w:cs="Arial"/>
          <w:b/>
          <w:bCs/>
          <w:color w:val="0E101A"/>
        </w:rPr>
        <w:t>There i</w:t>
      </w:r>
      <w:r>
        <w:rPr>
          <w:rFonts w:ascii="Arial" w:eastAsia="Times New Roman" w:hAnsi="Arial" w:cs="Arial"/>
          <w:b/>
          <w:bCs/>
          <w:color w:val="0E101A"/>
        </w:rPr>
        <w:t>s</w:t>
      </w:r>
      <w:r w:rsidRPr="009D3FA5">
        <w:rPr>
          <w:rFonts w:ascii="Arial" w:eastAsia="Times New Roman" w:hAnsi="Arial" w:cs="Arial"/>
          <w:b/>
          <w:bCs/>
          <w:color w:val="0E101A"/>
        </w:rPr>
        <w:t xml:space="preserve"> increasing concern with </w:t>
      </w:r>
      <w:r w:rsidR="006C73AB">
        <w:rPr>
          <w:rFonts w:ascii="Arial" w:eastAsia="Times New Roman" w:hAnsi="Arial" w:cs="Arial"/>
          <w:b/>
          <w:bCs/>
          <w:color w:val="0E101A"/>
        </w:rPr>
        <w:t xml:space="preserve">seed vectors (e.g., </w:t>
      </w:r>
      <w:r w:rsidRPr="009D3FA5">
        <w:rPr>
          <w:rFonts w:ascii="Arial" w:eastAsia="Times New Roman" w:hAnsi="Arial" w:cs="Arial"/>
          <w:b/>
          <w:bCs/>
          <w:color w:val="0E101A"/>
        </w:rPr>
        <w:t>frugivores</w:t>
      </w:r>
      <w:r w:rsidR="006C73AB">
        <w:rPr>
          <w:rFonts w:ascii="Arial" w:eastAsia="Times New Roman" w:hAnsi="Arial" w:cs="Arial"/>
          <w:b/>
          <w:bCs/>
          <w:color w:val="0E101A"/>
        </w:rPr>
        <w:t>)</w:t>
      </w:r>
      <w:r w:rsidRPr="009D3FA5">
        <w:rPr>
          <w:rFonts w:ascii="Arial" w:eastAsia="Times New Roman" w:hAnsi="Arial" w:cs="Arial"/>
          <w:b/>
          <w:bCs/>
          <w:color w:val="0E101A"/>
        </w:rPr>
        <w:t xml:space="preserve"> because they play a vital role in dispersing seeds in the environment</w:t>
      </w:r>
      <w:r w:rsidR="00C1470C">
        <w:rPr>
          <w:rFonts w:ascii="Arial" w:eastAsia="Times New Roman" w:hAnsi="Arial" w:cs="Arial"/>
          <w:b/>
          <w:bCs/>
          <w:color w:val="0E101A"/>
        </w:rPr>
        <w:t xml:space="preserve">; </w:t>
      </w:r>
      <w:proofErr w:type="gramStart"/>
      <w:r w:rsidR="00C1470C">
        <w:rPr>
          <w:rFonts w:ascii="Arial" w:eastAsia="Times New Roman" w:hAnsi="Arial" w:cs="Arial"/>
          <w:b/>
          <w:bCs/>
          <w:color w:val="0E101A"/>
        </w:rPr>
        <w:t>however</w:t>
      </w:r>
      <w:proofErr w:type="gramEnd"/>
      <w:r w:rsidR="00C1470C">
        <w:rPr>
          <w:rFonts w:ascii="Arial" w:eastAsia="Times New Roman" w:hAnsi="Arial" w:cs="Arial"/>
          <w:b/>
          <w:bCs/>
          <w:color w:val="0E101A"/>
        </w:rPr>
        <w:t xml:space="preserve">... </w:t>
      </w:r>
    </w:p>
    <w:p w14:paraId="4790BCA4" w14:textId="52023A28" w:rsidR="008E7AF9" w:rsidRDefault="0000697F" w:rsidP="006E7220">
      <w:pPr>
        <w:spacing w:line="480" w:lineRule="auto"/>
        <w:ind w:firstLine="360"/>
        <w:rPr>
          <w:rFonts w:ascii="Arial" w:hAnsi="Arial" w:cs="Arial"/>
          <w:color w:val="000000" w:themeColor="text1"/>
        </w:rPr>
      </w:pPr>
      <w:r>
        <w:rPr>
          <w:rFonts w:ascii="Arial" w:hAnsi="Arial" w:cs="Arial"/>
          <w:color w:val="000000" w:themeColor="text1"/>
        </w:rPr>
        <w:t>The decline of seed vector populations (e.g., frugivores)</w:t>
      </w:r>
      <w:r w:rsidRPr="008E7AF9">
        <w:rPr>
          <w:rFonts w:ascii="Arial" w:hAnsi="Arial" w:cs="Arial"/>
          <w:color w:val="000000" w:themeColor="text1"/>
        </w:rPr>
        <w:t xml:space="preserve"> globally has garnered much attention</w:t>
      </w:r>
      <w:r w:rsidR="00CC182A">
        <w:rPr>
          <w:rFonts w:ascii="Arial" w:hAnsi="Arial" w:cs="Arial"/>
          <w:color w:val="000000" w:themeColor="text1"/>
        </w:rPr>
        <w:t xml:space="preserve"> </w:t>
      </w:r>
      <w:r w:rsidR="00F50D4A">
        <w:rPr>
          <w:rFonts w:ascii="Arial" w:hAnsi="Arial" w:cs="Arial"/>
          <w:color w:val="000000" w:themeColor="text1"/>
        </w:rPr>
        <w:t>due to their</w:t>
      </w:r>
      <w:r w:rsidR="00F95E77">
        <w:rPr>
          <w:rFonts w:ascii="Arial" w:hAnsi="Arial" w:cs="Arial"/>
          <w:color w:val="000000" w:themeColor="text1"/>
        </w:rPr>
        <w:t xml:space="preserve"> somewhat </w:t>
      </w:r>
      <w:ins w:id="6" w:author="Tyler Coleman" w:date="2021-11-03T17:13:00Z">
        <w:r w:rsidR="00F95E77">
          <w:rPr>
            <w:rFonts w:ascii="Arial" w:hAnsi="Arial" w:cs="Arial"/>
            <w:color w:val="000000" w:themeColor="text1"/>
          </w:rPr>
          <w:t>contradictory</w:t>
        </w:r>
      </w:ins>
      <w:r w:rsidR="00F95E77">
        <w:rPr>
          <w:rFonts w:ascii="Arial" w:hAnsi="Arial" w:cs="Arial"/>
          <w:color w:val="000000" w:themeColor="text1"/>
        </w:rPr>
        <w:t xml:space="preserve"> </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EF0h1aqm","properties":{"formattedCitation":"(Camargo et al., 2021)","plainCitation":"(Camargo et al., 2021)","noteIndex":0},"citationItems":[{"id":118,"uris":["http://zotero.org/users/local/ud9bfypS/items/JFTMK4CU"],"uri":["http://zotero.org/users/local/ud9bfypS/items/JFTMK4CU"],"itemData":{"id":118,"type":"article-journal","abstract":"The diversity of tropical forests is strongly shaped by mutualistic interactions involving plants and frugivores that disperse their seeds. However, it is little known how decreases in the diversity of frugivores can affect seed dispersal patterns, plant community composition and species' coexistence in tropical forest landscapes. Here, we investigated the effects of bird frugivore diversity on seed dispersal of rare plant species and on the magnitude of equalizing effects on the seed rain in open areas within 12 fragmented landscapes in the Brazilian Atlantic Forest. We monitored the production of bird-dispersed seeds and bird abundance in forest fragments, and sampled the seed rain and the activity of birds attracted to experimental tree nuclei established in neighboring pastures. The activity of frugivores in tree nuclei was positively correlated with the diversity of birds recorded in nearby forest fragments, and the seed rain diversity increased with frugivore activity. The proportion of seeds dispersed more frequently than expected by chance in tree nuclei increased linearly with the species' richness of birds. The richness and abundance of active frugivores in deforested areas promoted a seed rain with evenness and diversity up to five times greater than the seed pool available in forest fragments due to the proportional increase in the dispersal of rare plant species and a concomitant proportional decrease in the dispersal of dominant fruiting plants. Furthermore, every additional bird species detected in a site was associated with a 10% increase in the equalizing effect on dispersed seeds' relative abundance. Our results show that the aggregated behavior of avian frugivore communities on deforested areas results in higher species richness in the seed rain of plant communities and underscore the urgency to reduce bird species' loss and the simplification of their communities in tropical landscapes.","container-title":"Oikos","DOI":"10.1111/oik.08028","ISSN":"1600-0706","issue":"n/a","language":"en","note":"_eprint: https://onlinelibrary.wiley.com/doi/pdf/10.1111/oik.08028","source":"Wiley Online Library","title":"Frugivore diversity increases evenness in the seed rain on deforested tropical landscapes","URL":"https://onlinelibrary.wiley.com/doi/abs/10.1111/oik.08028","volume":"n/a","author":[{"family":"Camargo","given":"Paulo H. S. A."},{"family":"Carlo","given":"Tomás A."},{"family":"Brancalion","given":"Pedro H. S."},{"family":"Pizo","given":"Marco A."}],"accessed":{"date-parts":[["2021",10,23]]},"issued":{"date-parts":[["2021"]]}}}],"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w:t>
      </w:r>
      <w:r w:rsidR="00F95E77">
        <w:rPr>
          <w:rFonts w:ascii="Arial" w:hAnsi="Arial" w:cs="Arial"/>
          <w:color w:val="000000" w:themeColor="text1"/>
        </w:rPr>
        <w:t xml:space="preserve">e.g., see </w:t>
      </w:r>
      <w:r w:rsidR="00F95E77" w:rsidRPr="008E7AF9">
        <w:rPr>
          <w:rFonts w:ascii="Arial" w:hAnsi="Arial" w:cs="Arial"/>
          <w:color w:val="000000" w:themeColor="text1"/>
        </w:rPr>
        <w:t>Camargo et al., 2021</w:t>
      </w:r>
      <w:r w:rsidR="00F95E77">
        <w:rPr>
          <w:rFonts w:ascii="Arial" w:hAnsi="Arial" w:cs="Arial"/>
          <w:color w:val="000000" w:themeColor="text1"/>
        </w:rPr>
        <w:t xml:space="preserve">; </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Ap2W0vk3","properties":{"formattedCitation":"(Farwig et al., 2017)","plainCitation":"(Farwig et al., 2017)","noteIndex":0},"citationItems":[{"id":109,"uris":["http://zotero.org/users/local/ud9bfypS/items/BUIE7QA3"],"uri":["http://zotero.org/users/local/ud9bfypS/items/BUIE7QA3"],"itemData":{"id":109,"type":"article-journal","abstract":"Seed dispersal by frugivorous animals forms the basis for regeneration of numerous plant species. Habitat fragmentation has been found to be one major factor perturbing frugivore communities and dependent plant species. Yet, community-wide consequences of fragmentation for both frugivore and plant communities are still hardly understood. Here, we studied the effects of habitat fragmentation on the seed removal by frugivorous birds and mammals from nine fleshy-fruited plant species in Białowieża Forest (Eastern Poland). This last relict of old-growth lowland forest in Europe poses an exceptional reference site for studying the impact of habitat fragmentation on seed dispersal processes in temperate forest ecosystems. In particular, (i) we tested for associations between forest fragmentation and response traits of frugivores, that is forest specialization and body mass; (ii) we studied the relationship between frugivore response and effect traits, that is centrality (number of consumed plant species) and interaction type (mutualistic vs. antagonistic); and (iii) we assessed the feedback of fragmentation-induced changes on plant–frugivore interactions and seed removal rates. We found that fragmentation led to shifts in the frugivore community, associated with the response traits forest specialization and body mass, with fewer forest specialists and large-bodied frugivores in fragmented than in continuous forests. However, forest generalists and small-bodied frugivores were more central in the plant–frugivore associations than forest specialists and large-bodied frugivores. Therefore, the loss of vulnerable species did not result in reduced seed removal rates in fragmented compared with continuous forest. Synthesis. These results indicate that seed removal may be relatively robust in spite of shifts in the frugivore community in forest fragments. The correlation between response and effect traits of frugivores highlights the importance of forest generalists and small-bodied frugivores for maintaining dispersal processes in fragmented forests in temperate regions. Yet, future studies should aim at quantifying the consequences of seed disperser loss on other aspects of dispersal, such as long-distance dispersal, spatial patterns of seed deposition, seed germination and plant regeneration.","container-title":"Journal of Ecology","DOI":"10.1111/1365-2745.12669","ISSN":"1365-2745","issue":"1","language":"en","note":"_eprint: https://onlinelibrary.wiley.com/doi/pdf/10.1111/1365-2745.12669","page":"20-28","source":"Wiley Online Library","title":"Trait-associated loss of frugivores in fragmented forest does not affect seed removal rates","volume":"105","author":[{"family":"Farwig","given":"Nina"},{"family":"Schabo","given":"Dana G."},{"family":"Albrecht","given":"Jörg"}],"issued":{"date-parts":[["2017"]]}}}],"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Farwig et al., 2017</w:t>
      </w:r>
      <w:r w:rsidR="00F95E77" w:rsidRPr="008E7AF9">
        <w:rPr>
          <w:rFonts w:ascii="Arial" w:hAnsi="Arial" w:cs="Arial"/>
          <w:color w:val="000000" w:themeColor="text1"/>
        </w:rPr>
        <w:fldChar w:fldCharType="end"/>
      </w:r>
      <w:r w:rsidR="00F95E77" w:rsidRPr="008E7AF9">
        <w:rPr>
          <w:rFonts w:ascii="Arial" w:hAnsi="Arial" w:cs="Arial"/>
          <w:color w:val="000000" w:themeColor="text1"/>
        </w:rPr>
        <w:t>)</w:t>
      </w:r>
      <w:r w:rsidR="00F95E77" w:rsidRPr="008E7AF9">
        <w:rPr>
          <w:rFonts w:ascii="Arial" w:hAnsi="Arial" w:cs="Arial"/>
          <w:color w:val="000000" w:themeColor="text1"/>
        </w:rPr>
        <w:fldChar w:fldCharType="end"/>
      </w:r>
      <w:r w:rsidR="00F95E77">
        <w:rPr>
          <w:rFonts w:ascii="Arial" w:hAnsi="Arial" w:cs="Arial"/>
          <w:color w:val="000000" w:themeColor="text1"/>
        </w:rPr>
        <w:t xml:space="preserve"> </w:t>
      </w:r>
      <w:r w:rsidR="00F50D4A">
        <w:rPr>
          <w:rFonts w:ascii="Arial" w:hAnsi="Arial" w:cs="Arial"/>
          <w:color w:val="000000" w:themeColor="text1"/>
        </w:rPr>
        <w:t>influence</w:t>
      </w:r>
      <w:r w:rsidRPr="008E7AF9">
        <w:rPr>
          <w:rFonts w:ascii="Arial" w:hAnsi="Arial" w:cs="Arial"/>
          <w:color w:val="000000" w:themeColor="text1"/>
        </w:rPr>
        <w:t xml:space="preserve"> on seed dispersal </w:t>
      </w:r>
      <w:commentRangeStart w:id="7"/>
      <w:r w:rsidRPr="008E7AF9">
        <w:rPr>
          <w:rFonts w:ascii="Arial" w:hAnsi="Arial" w:cs="Arial"/>
          <w:strike/>
          <w:color w:val="000000" w:themeColor="text1"/>
          <w:rPrChange w:id="8" w:author="Tyler Coleman" w:date="2021-11-03T15:13:00Z">
            <w:rPr>
              <w:rFonts w:ascii="Arial" w:hAnsi="Arial" w:cs="Arial"/>
              <w:color w:val="000000" w:themeColor="text1"/>
            </w:rPr>
          </w:rPrChange>
        </w:rPr>
        <w:t>across landscapes</w:t>
      </w:r>
      <w:commentRangeEnd w:id="7"/>
      <w:r w:rsidR="008E7AF9" w:rsidRPr="008E7AF9">
        <w:rPr>
          <w:rStyle w:val="CommentReference"/>
          <w:strike/>
          <w:rPrChange w:id="9" w:author="Tyler Coleman" w:date="2021-11-03T15:13:00Z">
            <w:rPr>
              <w:rStyle w:val="CommentReference"/>
            </w:rPr>
          </w:rPrChange>
        </w:rPr>
        <w:commentReference w:id="7"/>
      </w:r>
      <w:r w:rsidRPr="008E7AF9">
        <w:rPr>
          <w:rFonts w:ascii="Arial" w:hAnsi="Arial" w:cs="Arial"/>
          <w:color w:val="000000" w:themeColor="text1"/>
        </w:rPr>
        <w:t xml:space="preserve"> </w:t>
      </w:r>
      <w:r w:rsidRPr="008E7AF9">
        <w:rPr>
          <w:rFonts w:ascii="Arial" w:hAnsi="Arial" w:cs="Arial"/>
          <w:color w:val="000000" w:themeColor="text1"/>
        </w:rPr>
        <w:fldChar w:fldCharType="begin"/>
      </w:r>
      <w:r w:rsidRPr="008E7AF9">
        <w:rPr>
          <w:rFonts w:ascii="Arial" w:hAnsi="Arial" w:cs="Arial"/>
          <w:color w:val="000000" w:themeColor="text1"/>
        </w:rPr>
        <w:instrText xml:space="preserve"> ADDIN ZOTERO_ITEM CSL_CITATION {"citationID":"IMMe87AP","properties":{"formattedCitation":"(Caves et al., 2013; Mokany et al., 2014; Rumeu et al., 2017)","plainCitation":"(Caves et al., 2013; Mokany et al., 2014; Rumeu et al., 2017)","noteIndex":0},"citationItems":[{"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id":86,"uris":["http://zotero.org/users/local/ud9bfypS/items/5PPU2Q3A"],"uri":["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83,"uris":["http://zotero.org/users/local/ud9bfypS/items/C2EIG3JR"],"uri":["http://zotero.org/users/local/ud9bfypS/items/C2EIG3JR"],"itemData":{"id":83,"type":"article-journal","abstract":"The ongoing biodiversity crisis entails the concomitant loss of species and the ecological services they provide. Global defaunation, and particularly the loss of frugivores, may negatively affect the seed dispersal of fleshy-fruited plant species, with predictable stronger impacts in simplified communities such as those on oceanic islands. However, logistical difficulties have hindered the experimental and theoretical need to disentangle the roles of species identity, richness (i.e. number of species) and abundance. Consequently, studies to date have focused exclusively on the loss of species richness leaving us largely ignorant regarding how species identity and abundance affect the loss of ecosystem functions. Here, we applied a network approach to disentangle the effects of disperser abundance, richness and identity on the seed dispersal service provided by frugivores to the Galapagos plant community. We found that both abundance and richness of the dispersers significantly affect the function of seed dispersal and that richness becomes increasingly important as disperser abundance declines. Extinction simulations revealed that the order of species loss has profound implications to the plant community. On the one hand, abundant generalist dispersers like the Galapagos lizards, can mitigate the loss of specialized dispersers. On the other hand, specific threats affecting key dispersers can lead to the rapid collapse of the community-level dispersal services. Our results suggest that the identity of the disperser species lost can have a large effect on the number of plant species dispersed, and generalist species are essential to the persistence of the community dispersal service. Both abundance and species richness of seed dispersers are key and synergistic drivers of the number of plant species dispersed. Consequently, the coupled negative effect of population declines and species extinctions in frugivore assemblages may lead to an accelerated loss of the seed dispersal function. plain language summary is available for this article.","container-title":"Functional Ecology","DOI":"10.1111/1365-2435.12897","ISSN":"1365-2435","issue":"10","language":"en","note":"_eprint: https://onlinelibrary.wiley.com/doi/pdf/10.1111/1365-2435.12897","page":"1910-1920","source":"Wiley Online Library","title":"Predicting the consequences of disperser extinction: richness matters the most when abundance is low","title-short":"Predicting the consequences of disperser extinction","volume":"31","author":[{"family":"Rumeu","given":"Beatriz"},{"family":"Devoto","given":"Mariano"},{"family":"Traveset","given":"Anna"},{"family":"Olesen","given":"Jens M."},{"family":"Vargas","given":"Pablo"},{"family":"Nogales","given":"Manuel"},{"family":"Heleno","given":"Ruben"}],"issued":{"date-parts":[["2017"]]}}}],"schema":"https://github.com/citation-style-language/schema/raw/master/csl-citation.json"} </w:instrText>
      </w:r>
      <w:r w:rsidRPr="008E7AF9">
        <w:rPr>
          <w:rFonts w:ascii="Arial" w:hAnsi="Arial" w:cs="Arial"/>
          <w:color w:val="000000" w:themeColor="text1"/>
        </w:rPr>
        <w:fldChar w:fldCharType="separate"/>
      </w:r>
      <w:r w:rsidRPr="008E7AF9">
        <w:rPr>
          <w:rFonts w:ascii="Arial" w:hAnsi="Arial" w:cs="Arial"/>
          <w:color w:val="000000" w:themeColor="text1"/>
        </w:rPr>
        <w:t>(</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NIzFmlLO","properties":{"formattedCitation":"(Jordano et al., 2007; Naniwadekar et al., 2019)","plainCitation":"(Jordano et al., 2007; Naniwadekar et al., 2019)","noteIndex":0},"citationItems":[{"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92,"uris":["http://zotero.org/users/local/ud9bfypS/items/9QHALI4G"],"uri":["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Jordano et al., 2007; Naniwadekar et al., 2019</w:t>
      </w:r>
      <w:r w:rsidR="00F95E77" w:rsidRPr="008E7AF9">
        <w:rPr>
          <w:rFonts w:ascii="Arial" w:hAnsi="Arial" w:cs="Arial"/>
          <w:color w:val="000000" w:themeColor="text1"/>
        </w:rPr>
        <w:fldChar w:fldCharType="end"/>
      </w:r>
      <w:r w:rsidR="00F95E77">
        <w:rPr>
          <w:rFonts w:ascii="Arial" w:hAnsi="Arial" w:cs="Arial"/>
          <w:color w:val="000000" w:themeColor="text1"/>
        </w:rPr>
        <w:t xml:space="preserve">; </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JXjwsovC","properties":{"formattedCitation":"(Carpenter et al., 2018; Case &amp; Tarwater, 2020; Caves et al., 2013)","plainCitation":"(Carpenter et al., 2018; Case &amp; Tarwater, 2020; Caves et al., 2013)","noteIndex":0},"citationItems":[{"id":6,"uris":["http://zotero.org/users/local/ud9bfypS/items/T4YSYK59"],"uri":["http://zotero.org/users/local/ud9bfypS/items/T4YSYK59"],"itemData":{"id":6,"type":"article-journal","abstract":"Understanding the mutualistic services provided by species is critical when considering both the consequences of their loss or the benefits of their reintroduction. Like many other Pacific islands, New Zealand seed dispersal networks have been changed by both significant losses of large frugivorous birds and the introduction of invasive mammals. These changes are particularly concerning when important dispersers remain unidentified. We tested the impact of frugivore declines and invasive seed predators on seed dispersal for an endemic tree, hinau Elaeocarpus dentatus, by comparing seed dispersal and predation rates on the mainland of New Zealand with offshore sanctuary islands with higher bird and lower mammal numbers. We used cameras and seed traps to measure predation and dispersal from the ground and canopy, respectively. We found that canopy fruit handling rates (an index of dispersal quantity) were poor even on island sanctuaries (only 14% of seeds captured below parent trees on islands had passed through a bird), which suggests that hinau may be adapted for ground-based dispersal by flightless birds. Ground-based dispersal of hinau was low on the New Zealand mainland compared to sanctuary islands (4% of seeds dispersed on the mainland vs. 76% dispersed on islands), due to low frugivore numbers. A flightless endemic rail (Gallirallus australis) conducted the majority of ground-based fruit removal on islands. Despite being threatened, this rail is controversial in restoration projects because of its predatory impacts on native fauna. Our study demonstrates the importance of testing which species perform important mutualistic services, rather than simply relying on logical assumptions.","container-title":"Ecology and Evolution","DOI":"10.1002/ece3.4157","ISSN":"2045-7758","issue":"12","language":"en","note":"_eprint: https://onlinelibrary.wiley.com/doi/pdf/10.1002/ece3.4157","page":"5992-6004","source":"Wiley Online Library","title":"Introduction of mammalian seed predators and the loss of an endemic flightless bird impair seed dispersal of the New Zealand tree Elaeocarpus dentatus","volume":"8","author":[{"family":"Carpenter","given":"Joanna K."},{"family":"Kelly","given":"Dave"},{"family":"Moltchanova","given":"Elena"},{"family":"O'Donnell","given":"Colin F. J."}],"issued":{"date-parts":[["2018"]]}}},{"id":80,"uris":["http://zotero.org/users/local/ud9bfypS/items/PSUIVG5L"],"uri":["http://zotero.org/users/local/ud9bfypS/items/PSUIVG5L"],"itemData":{"id":80,"type":"article-journal","abstract":"The extinction and introduction of species can alter ecological processes owing to the loss or gain of species roles. In vertebrate-dependent seed dispersal, mutualisms between frugivores and fruiting plants depend, in part, on matching of functional traits. High species turnover of frugivores has occurred on the Hawaiian Islands, owing to both the loss of native frugivores and the introduction of a new suite of frugivores. How this turnover has altered the functional traits of frugivores and the potential impacts on seed dispersal remain unclear. We investigated how avian frugivore traits differed between historic and modern assemblages of the Hawaiian Islands. We also tested how traits shifted within foraging guilds (ground vs. arboreal) to distinguish potential impacts on plants within low versus high forest strata. Compared to historic frugivores, the modern assemblage is smaller in gape width and body mass in both ground and arboreal guilds. Wing shape did not significantly change between assemblages. From the results, we postulate that changes in the frugivore community have likely altered seed dispersal processes by reducing (a) the size of seeds consumed, (b) frugivory rates per animal and (c) seed dispersal distances. Owing to seed size placing strong constraints on consumption, we reviewed recent studies on frugivory by modern birds in the Hawaiian Islands and compared the size of seeds consumed versus seeds available. We found that larger-seeded plants (&gt;8.1 mm seed width) were not consumed by modern birds and were more likely to be of conservation risk compared to smaller-seeded plants. Consequently, dispersal limitation may threaten Hawaiian plant communities, with larger-seeded plants at greatest risk of extinction. Broadly, we show that extensive turnover within assemblages may lead to significant changes in functional traits, with potential knock-on effects for mutualistic interactions and communities. A free Plain Language Summary can be found within the Supporting Information of this article.","container-title":"Functional Ecology","DOI":"10.1111/1365-2435.13670","ISSN":"1365-2435","issue":"12","language":"en","note":"_eprint: https://onlinelibrary.wiley.com/doi/pdf/10.1111/1365-2435.13670","page":"2467-2476","source":"Wiley Online Library","title":"Functional traits of avian frugivores have shifted following species extinction and introduction in the Hawaiian Islands","volume":"34","author":[{"family":"Case","given":"Samuel B."},{"family":"Tarwater","given":"Corey E."}],"issued":{"date-parts":[["2020"]]}}},{"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Carpenter et al., 2018; Case &amp; Tarwater, 2020</w:t>
      </w:r>
      <w:r w:rsidR="00F95E77" w:rsidRPr="008E7AF9">
        <w:rPr>
          <w:rFonts w:ascii="Arial" w:hAnsi="Arial" w:cs="Arial"/>
          <w:color w:val="000000" w:themeColor="text1"/>
        </w:rPr>
        <w:fldChar w:fldCharType="end"/>
      </w:r>
      <w:r w:rsidR="00F95E77">
        <w:rPr>
          <w:rFonts w:ascii="Arial" w:hAnsi="Arial" w:cs="Arial"/>
          <w:color w:val="000000" w:themeColor="text1"/>
        </w:rPr>
        <w:t xml:space="preserve">; </w:t>
      </w:r>
      <w:r w:rsidRPr="008E7AF9">
        <w:rPr>
          <w:rFonts w:ascii="Arial" w:hAnsi="Arial" w:cs="Arial"/>
          <w:color w:val="000000" w:themeColor="text1"/>
        </w:rPr>
        <w:t>Caves et al., 2013; Mokany et al., 2014; Rumeu et al., 2017)</w:t>
      </w:r>
      <w:r w:rsidRPr="008E7AF9">
        <w:rPr>
          <w:rFonts w:ascii="Arial" w:hAnsi="Arial" w:cs="Arial"/>
          <w:color w:val="000000" w:themeColor="text1"/>
        </w:rPr>
        <w:fldChar w:fldCharType="end"/>
      </w:r>
      <w:r w:rsidRPr="008E7AF9">
        <w:rPr>
          <w:rFonts w:ascii="Arial" w:hAnsi="Arial" w:cs="Arial"/>
          <w:color w:val="000000" w:themeColor="text1"/>
        </w:rPr>
        <w:t xml:space="preserve">. </w:t>
      </w:r>
      <w:r w:rsidR="008E7AF9" w:rsidRPr="008E7AF9">
        <w:rPr>
          <w:rFonts w:ascii="Arial" w:hAnsi="Arial" w:cs="Arial"/>
          <w:color w:val="000000" w:themeColor="text1"/>
        </w:rPr>
        <w:t>However, many of these studies examine specialized</w:t>
      </w:r>
      <w:r w:rsidR="00F87239">
        <w:rPr>
          <w:rFonts w:ascii="Arial" w:hAnsi="Arial" w:cs="Arial"/>
          <w:color w:val="000000" w:themeColor="text1"/>
        </w:rPr>
        <w:t xml:space="preserve"> diffuse</w:t>
      </w:r>
      <w:r w:rsidR="008E7AF9" w:rsidRPr="008E7AF9">
        <w:rPr>
          <w:rFonts w:ascii="Arial" w:hAnsi="Arial" w:cs="Arial"/>
          <w:color w:val="000000" w:themeColor="text1"/>
        </w:rPr>
        <w:t xml:space="preserve"> mutualisms in specific</w:t>
      </w:r>
      <w:ins w:id="10" w:author="Tyler Coleman" w:date="2021-11-03T16:47:00Z">
        <w:r w:rsidR="005A0873">
          <w:rPr>
            <w:rFonts w:ascii="Arial" w:hAnsi="Arial" w:cs="Arial"/>
            <w:color w:val="000000" w:themeColor="text1"/>
          </w:rPr>
          <w:t xml:space="preserve"> tropical</w:t>
        </w:r>
      </w:ins>
      <w:r w:rsidR="008E7AF9" w:rsidRPr="008E7AF9">
        <w:rPr>
          <w:rFonts w:ascii="Arial" w:hAnsi="Arial" w:cs="Arial"/>
          <w:color w:val="000000" w:themeColor="text1"/>
        </w:rPr>
        <w:t xml:space="preserve"> </w:t>
      </w:r>
      <w:ins w:id="11" w:author="Tyler Coleman" w:date="2021-11-03T16:50:00Z">
        <w:r w:rsidR="005A0873">
          <w:rPr>
            <w:rFonts w:ascii="Arial" w:hAnsi="Arial" w:cs="Arial"/>
            <w:color w:val="000000" w:themeColor="text1"/>
          </w:rPr>
          <w:t>eco</w:t>
        </w:r>
      </w:ins>
      <w:r w:rsidR="008E7AF9" w:rsidRPr="008E7AF9">
        <w:rPr>
          <w:rFonts w:ascii="Arial" w:hAnsi="Arial" w:cs="Arial"/>
          <w:color w:val="000000" w:themeColor="text1"/>
        </w:rPr>
        <w:t xml:space="preserve">systems </w:t>
      </w:r>
      <w:r w:rsidR="008E7AF9" w:rsidRPr="008E7AF9">
        <w:rPr>
          <w:rFonts w:ascii="Arial" w:hAnsi="Arial" w:cs="Arial"/>
          <w:color w:val="000000" w:themeColor="text1"/>
        </w:rPr>
        <w:fldChar w:fldCharType="begin"/>
      </w:r>
      <w:r w:rsidR="008E7AF9" w:rsidRPr="008E7AF9">
        <w:rPr>
          <w:rFonts w:ascii="Arial" w:hAnsi="Arial" w:cs="Arial"/>
          <w:color w:val="000000" w:themeColor="text1"/>
        </w:rPr>
        <w:instrText xml:space="preserve"> ADDIN ZOTERO_ITEM CSL_CITATION {"citationID":"EgHJ5zeg","properties":{"formattedCitation":"(Estrada &amp; Fleming, 1986; Herrera, 1985)","plainCitation":"(Estrada &amp; Fleming, 1986; Herrera, 1985)","noteIndex":0},"citationItems":[{"id":132,"uris":["http://zotero.org/users/local/ud9bfypS/items/EY5MJCDT"],"uri":["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8E7AF9" w:rsidRPr="008E7AF9">
        <w:rPr>
          <w:rFonts w:ascii="Arial" w:hAnsi="Arial" w:cs="Arial"/>
          <w:color w:val="000000" w:themeColor="text1"/>
        </w:rPr>
        <w:fldChar w:fldCharType="separate"/>
      </w:r>
      <w:r w:rsidR="008E7AF9" w:rsidRPr="008E7AF9">
        <w:rPr>
          <w:rFonts w:ascii="Arial" w:hAnsi="Arial" w:cs="Arial"/>
          <w:color w:val="000000" w:themeColor="text1"/>
        </w:rPr>
        <w:t>(</w:t>
      </w:r>
      <w:proofErr w:type="spellStart"/>
      <w:ins w:id="12" w:author="Tyler Coleman" w:date="2021-11-03T16:48:00Z">
        <w:r w:rsidR="005A0873">
          <w:rPr>
            <w:rFonts w:ascii="Arial" w:hAnsi="Arial" w:cs="Arial"/>
            <w:color w:val="000000" w:themeColor="text1"/>
          </w:rPr>
          <w:t>Escribano</w:t>
        </w:r>
        <w:proofErr w:type="spellEnd"/>
        <w:r w:rsidR="005A0873">
          <w:rPr>
            <w:rFonts w:ascii="Arial" w:hAnsi="Arial" w:cs="Arial"/>
            <w:color w:val="000000" w:themeColor="text1"/>
          </w:rPr>
          <w:t>-Avila et al., 2018</w:t>
        </w:r>
      </w:ins>
      <w:ins w:id="13" w:author="Tyler Coleman" w:date="2021-11-03T16:49:00Z">
        <w:r w:rsidR="005A0873">
          <w:rPr>
            <w:rFonts w:ascii="Arial" w:hAnsi="Arial" w:cs="Arial"/>
            <w:color w:val="000000" w:themeColor="text1"/>
          </w:rPr>
          <w:t xml:space="preserve">; </w:t>
        </w:r>
      </w:ins>
      <w:r w:rsidR="008E7AF9" w:rsidRPr="008E7AF9">
        <w:rPr>
          <w:rFonts w:ascii="Arial" w:hAnsi="Arial" w:cs="Arial"/>
          <w:color w:val="000000" w:themeColor="text1"/>
        </w:rPr>
        <w:t>Estrada &amp; Fleming, 1986; Herrera, 1985)</w:t>
      </w:r>
      <w:r w:rsidR="008E7AF9" w:rsidRPr="008E7AF9">
        <w:rPr>
          <w:rFonts w:ascii="Arial" w:hAnsi="Arial" w:cs="Arial"/>
          <w:color w:val="000000" w:themeColor="text1"/>
        </w:rPr>
        <w:fldChar w:fldCharType="end"/>
      </w:r>
      <w:r w:rsidR="008E7AF9" w:rsidRPr="008E7AF9">
        <w:rPr>
          <w:rFonts w:ascii="Arial" w:hAnsi="Arial" w:cs="Arial"/>
          <w:color w:val="000000" w:themeColor="text1"/>
        </w:rPr>
        <w:t>.</w:t>
      </w:r>
      <w:r w:rsidR="00F50D4A">
        <w:rPr>
          <w:rFonts w:ascii="Arial" w:hAnsi="Arial" w:cs="Arial"/>
          <w:color w:val="000000" w:themeColor="text1"/>
        </w:rPr>
        <w:t xml:space="preserve"> </w:t>
      </w:r>
      <w:commentRangeStart w:id="14"/>
      <w:r w:rsidR="00F50D4A">
        <w:rPr>
          <w:rFonts w:ascii="Arial" w:hAnsi="Arial" w:cs="Arial"/>
          <w:color w:val="000000" w:themeColor="text1"/>
        </w:rPr>
        <w:t xml:space="preserve">Diffuse mutualisms </w:t>
      </w:r>
      <w:r w:rsidR="0049727B">
        <w:rPr>
          <w:rFonts w:ascii="Arial" w:hAnsi="Arial" w:cs="Arial"/>
          <w:color w:val="000000" w:themeColor="text1"/>
        </w:rPr>
        <w:t>occur</w:t>
      </w:r>
      <w:r w:rsidR="00F50D4A">
        <w:rPr>
          <w:rFonts w:ascii="Arial" w:hAnsi="Arial" w:cs="Arial"/>
          <w:color w:val="000000" w:themeColor="text1"/>
        </w:rPr>
        <w:t xml:space="preserve"> when a species is dependent on multiple other species, all of which positively interact</w:t>
      </w:r>
      <w:r w:rsidR="005D3B45">
        <w:rPr>
          <w:rFonts w:ascii="Arial" w:hAnsi="Arial" w:cs="Arial"/>
          <w:color w:val="000000" w:themeColor="text1"/>
        </w:rPr>
        <w:t>; for example, pollination, seed dispersal, and plant protection</w:t>
      </w:r>
      <w:r w:rsidR="0049727B">
        <w:rPr>
          <w:rFonts w:ascii="Arial" w:hAnsi="Arial" w:cs="Arial"/>
          <w:color w:val="000000" w:themeColor="text1"/>
        </w:rPr>
        <w:t xml:space="preserve"> </w:t>
      </w:r>
      <w:r w:rsidR="005D3B45">
        <w:rPr>
          <w:rFonts w:ascii="Arial" w:hAnsi="Arial" w:cs="Arial"/>
          <w:color w:val="000000" w:themeColor="text1"/>
        </w:rPr>
        <w:t xml:space="preserve">(Rico-Gray 1993, Zamora </w:t>
      </w:r>
      <w:r w:rsidR="005D3B45">
        <w:rPr>
          <w:rFonts w:ascii="Arial" w:hAnsi="Arial" w:cs="Arial"/>
          <w:color w:val="000000" w:themeColor="text1"/>
        </w:rPr>
        <w:lastRenderedPageBreak/>
        <w:t xml:space="preserve">2000, Stanton 2003, </w:t>
      </w:r>
      <w:r w:rsidR="00F50D4A">
        <w:rPr>
          <w:rFonts w:ascii="Arial" w:hAnsi="Arial" w:cs="Arial"/>
          <w:color w:val="000000" w:themeColor="text1"/>
        </w:rPr>
        <w:t>Gove et al. 2007).</w:t>
      </w:r>
      <w:r w:rsidR="0049727B">
        <w:rPr>
          <w:rFonts w:ascii="Arial" w:hAnsi="Arial" w:cs="Arial"/>
          <w:color w:val="000000" w:themeColor="text1"/>
        </w:rPr>
        <w:t xml:space="preserve"> </w:t>
      </w:r>
      <w:commentRangeEnd w:id="14"/>
      <w:r w:rsidR="0049727B">
        <w:rPr>
          <w:rStyle w:val="CommentReference"/>
        </w:rPr>
        <w:commentReference w:id="14"/>
      </w:r>
      <w:r w:rsidR="000B5DA7">
        <w:rPr>
          <w:rFonts w:ascii="Arial" w:hAnsi="Arial" w:cs="Arial"/>
          <w:color w:val="000000" w:themeColor="text1"/>
        </w:rPr>
        <w:t xml:space="preserve">In </w:t>
      </w:r>
      <w:ins w:id="15" w:author="Tyler Coleman" w:date="2021-11-03T17:03:00Z">
        <w:r w:rsidR="002242DA">
          <w:rPr>
            <w:rFonts w:ascii="Arial" w:hAnsi="Arial" w:cs="Arial"/>
            <w:color w:val="000000" w:themeColor="text1"/>
          </w:rPr>
          <w:t>Nearctic</w:t>
        </w:r>
      </w:ins>
      <w:ins w:id="16" w:author="Tyler Coleman" w:date="2021-11-03T17:00:00Z">
        <w:r w:rsidR="00E512C8">
          <w:rPr>
            <w:rFonts w:ascii="Arial" w:hAnsi="Arial" w:cs="Arial"/>
            <w:color w:val="000000" w:themeColor="text1"/>
          </w:rPr>
          <w:t xml:space="preserve"> </w:t>
        </w:r>
      </w:ins>
      <w:r w:rsidR="000B5DA7">
        <w:rPr>
          <w:rFonts w:ascii="Arial" w:hAnsi="Arial" w:cs="Arial"/>
          <w:color w:val="000000" w:themeColor="text1"/>
        </w:rPr>
        <w:t xml:space="preserve">diffuse mutualisms, it is less clear how diminishment of seed vector diversity might influence seed dispersal </w:t>
      </w:r>
      <w:r w:rsidR="000B5DA7" w:rsidRPr="008E7AF9">
        <w:rPr>
          <w:rFonts w:ascii="Arial" w:hAnsi="Arial" w:cs="Arial"/>
          <w:color w:val="000000" w:themeColor="text1"/>
        </w:rPr>
        <w:fldChar w:fldCharType="begin"/>
      </w:r>
      <w:r w:rsidR="000B5DA7" w:rsidRPr="008E7AF9">
        <w:rPr>
          <w:rFonts w:ascii="Arial" w:hAnsi="Arial" w:cs="Arial"/>
          <w:color w:val="000000" w:themeColor="text1"/>
        </w:rPr>
        <w:instrText xml:space="preserve"> ADDIN ZOTERO_ITEM CSL_CITATION {"citationID":"uh4GVHcv","properties":{"formattedCitation":"(Davies et al., 2000, 2004; Herrera, 1985)","plainCitation":"(Davies et al., 2000, 2004; Herrera, 1985)","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uri":["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0B5DA7" w:rsidRPr="008E7AF9">
        <w:rPr>
          <w:rFonts w:ascii="Arial" w:hAnsi="Arial" w:cs="Arial"/>
          <w:color w:val="000000" w:themeColor="text1"/>
        </w:rPr>
        <w:fldChar w:fldCharType="separate"/>
      </w:r>
      <w:r w:rsidR="000B5DA7" w:rsidRPr="008E7AF9">
        <w:rPr>
          <w:rFonts w:ascii="Arial" w:hAnsi="Arial" w:cs="Arial"/>
          <w:color w:val="000000" w:themeColor="text1"/>
        </w:rPr>
        <w:t>(Davies et al., 2000, 2004; Herrera, 1985)</w:t>
      </w:r>
      <w:r w:rsidR="000B5DA7" w:rsidRPr="008E7AF9">
        <w:rPr>
          <w:rFonts w:ascii="Arial" w:hAnsi="Arial" w:cs="Arial"/>
          <w:color w:val="000000" w:themeColor="text1"/>
        </w:rPr>
        <w:fldChar w:fldCharType="end"/>
      </w:r>
      <w:r w:rsidR="002242DA">
        <w:rPr>
          <w:rFonts w:ascii="Arial" w:hAnsi="Arial" w:cs="Arial"/>
          <w:color w:val="000000" w:themeColor="text1"/>
        </w:rPr>
        <w:t>.</w:t>
      </w:r>
      <w:r w:rsidR="006E7220">
        <w:rPr>
          <w:rFonts w:ascii="Arial" w:hAnsi="Arial" w:cs="Arial"/>
          <w:color w:val="000000" w:themeColor="text1"/>
        </w:rPr>
        <w:t xml:space="preserve"> </w:t>
      </w:r>
      <w:r w:rsidR="00F95E77">
        <w:rPr>
          <w:rFonts w:ascii="Arial" w:hAnsi="Arial" w:cs="Arial"/>
          <w:color w:val="000000" w:themeColor="text1"/>
        </w:rPr>
        <w:t xml:space="preserve">This is due to tropical </w:t>
      </w:r>
      <w:r w:rsidR="006E7220">
        <w:rPr>
          <w:rFonts w:ascii="Arial" w:hAnsi="Arial" w:cs="Arial"/>
          <w:color w:val="000000" w:themeColor="text1"/>
        </w:rPr>
        <w:t xml:space="preserve">and temperate hardwood </w:t>
      </w:r>
      <w:r w:rsidR="00F95E77">
        <w:rPr>
          <w:rFonts w:ascii="Arial" w:hAnsi="Arial" w:cs="Arial"/>
          <w:color w:val="000000" w:themeColor="text1"/>
        </w:rPr>
        <w:t xml:space="preserve">plant community </w:t>
      </w:r>
      <w:r w:rsidR="008E7AF9" w:rsidRPr="008E7AF9">
        <w:rPr>
          <w:rFonts w:ascii="Arial" w:hAnsi="Arial" w:cs="Arial"/>
          <w:color w:val="000000" w:themeColor="text1"/>
        </w:rPr>
        <w:t xml:space="preserve">differences </w:t>
      </w:r>
      <w:r w:rsidR="00C1470C">
        <w:rPr>
          <w:rFonts w:ascii="Arial" w:hAnsi="Arial" w:cs="Arial"/>
          <w:color w:val="000000" w:themeColor="text1"/>
        </w:rPr>
        <w:t>(e.g., plant height, seed structure)</w:t>
      </w:r>
      <w:r w:rsidR="006E7220">
        <w:rPr>
          <w:rFonts w:ascii="Arial" w:hAnsi="Arial" w:cs="Arial"/>
          <w:color w:val="000000" w:themeColor="text1"/>
        </w:rPr>
        <w:t>,</w:t>
      </w:r>
      <w:r w:rsidR="00C1470C">
        <w:rPr>
          <w:rFonts w:ascii="Arial" w:hAnsi="Arial" w:cs="Arial"/>
          <w:color w:val="000000" w:themeColor="text1"/>
        </w:rPr>
        <w:t xml:space="preserve"> </w:t>
      </w:r>
      <w:r w:rsidR="006E7220">
        <w:rPr>
          <w:rFonts w:ascii="Arial" w:hAnsi="Arial" w:cs="Arial"/>
          <w:color w:val="000000" w:themeColor="text1"/>
        </w:rPr>
        <w:t xml:space="preserve">which </w:t>
      </w:r>
      <w:r w:rsidR="008E7AF9" w:rsidRPr="008E7AF9">
        <w:rPr>
          <w:rFonts w:ascii="Arial" w:hAnsi="Arial" w:cs="Arial"/>
          <w:color w:val="000000" w:themeColor="text1"/>
        </w:rPr>
        <w:t>have been documented to influence seed dispersal ranges</w:t>
      </w:r>
      <w:r w:rsidR="006E7220">
        <w:rPr>
          <w:rFonts w:ascii="Arial" w:hAnsi="Arial" w:cs="Arial"/>
          <w:color w:val="000000" w:themeColor="text1"/>
        </w:rPr>
        <w:t xml:space="preserve"> (XXXX; XXXX)</w:t>
      </w:r>
      <w:r w:rsidR="008E7AF9" w:rsidRPr="008E7AF9">
        <w:rPr>
          <w:rFonts w:ascii="Arial" w:hAnsi="Arial" w:cs="Arial"/>
          <w:color w:val="000000" w:themeColor="text1"/>
        </w:rPr>
        <w:t xml:space="preserve">. </w:t>
      </w:r>
      <w:r w:rsidR="00F87239">
        <w:rPr>
          <w:rFonts w:ascii="Arial" w:hAnsi="Arial" w:cs="Arial"/>
          <w:color w:val="000000" w:themeColor="text1"/>
        </w:rPr>
        <w:t>Therefore, perhaps</w:t>
      </w:r>
      <w:r w:rsidR="008E7AF9" w:rsidRPr="008E7AF9">
        <w:rPr>
          <w:rFonts w:ascii="Arial" w:hAnsi="Arial" w:cs="Arial"/>
          <w:color w:val="000000" w:themeColor="text1"/>
        </w:rPr>
        <w:t xml:space="preserve"> tropical </w:t>
      </w:r>
      <w:r w:rsidR="004542CE">
        <w:rPr>
          <w:rFonts w:ascii="Arial" w:hAnsi="Arial" w:cs="Arial"/>
          <w:color w:val="000000" w:themeColor="text1"/>
        </w:rPr>
        <w:t xml:space="preserve">seed </w:t>
      </w:r>
      <w:r w:rsidR="008E7AF9" w:rsidRPr="008E7AF9">
        <w:rPr>
          <w:rFonts w:ascii="Arial" w:hAnsi="Arial" w:cs="Arial"/>
          <w:color w:val="000000" w:themeColor="text1"/>
        </w:rPr>
        <w:t>dispersal research should</w:t>
      </w:r>
      <w:r w:rsidR="00F87239">
        <w:rPr>
          <w:rFonts w:ascii="Arial" w:hAnsi="Arial" w:cs="Arial"/>
          <w:color w:val="000000" w:themeColor="text1"/>
        </w:rPr>
        <w:t xml:space="preserve"> not be used to make inferences about diffuse mutualisms </w:t>
      </w:r>
      <w:r w:rsidR="008E7AF9" w:rsidRPr="008E7AF9">
        <w:rPr>
          <w:rFonts w:ascii="Arial" w:hAnsi="Arial" w:cs="Arial"/>
          <w:color w:val="000000" w:themeColor="text1"/>
        </w:rPr>
        <w:t>worldwide</w:t>
      </w:r>
      <w:r w:rsidR="00F87239">
        <w:rPr>
          <w:rFonts w:ascii="Arial" w:hAnsi="Arial" w:cs="Arial"/>
          <w:color w:val="000000" w:themeColor="text1"/>
        </w:rPr>
        <w:t>. This u</w:t>
      </w:r>
      <w:r w:rsidR="008E7AF9" w:rsidRPr="008E7AF9">
        <w:rPr>
          <w:rFonts w:ascii="Arial" w:hAnsi="Arial" w:cs="Arial"/>
          <w:color w:val="000000" w:themeColor="text1"/>
        </w:rPr>
        <w:t xml:space="preserve">nderscores the need to study </w:t>
      </w:r>
      <w:r w:rsidR="00F87239">
        <w:rPr>
          <w:rFonts w:ascii="Arial" w:hAnsi="Arial" w:cs="Arial"/>
          <w:color w:val="000000" w:themeColor="text1"/>
        </w:rPr>
        <w:t>seed dispersal relationships</w:t>
      </w:r>
      <w:r w:rsidR="008E7AF9" w:rsidRPr="008E7AF9">
        <w:rPr>
          <w:rFonts w:ascii="Arial" w:hAnsi="Arial" w:cs="Arial"/>
          <w:color w:val="000000" w:themeColor="text1"/>
        </w:rPr>
        <w:t xml:space="preserve"> outside the tropics </w:t>
      </w:r>
      <w:r w:rsidR="00F87239">
        <w:rPr>
          <w:rFonts w:ascii="Arial" w:hAnsi="Arial" w:cs="Arial"/>
          <w:color w:val="000000" w:themeColor="text1"/>
        </w:rPr>
        <w:t>for</w:t>
      </w:r>
      <w:r w:rsidR="008E7AF9" w:rsidRPr="008E7AF9">
        <w:rPr>
          <w:rFonts w:ascii="Arial" w:hAnsi="Arial" w:cs="Arial"/>
          <w:color w:val="000000" w:themeColor="text1"/>
        </w:rPr>
        <w:t xml:space="preserve"> </w:t>
      </w:r>
      <w:r w:rsidR="004542CE">
        <w:rPr>
          <w:rFonts w:ascii="Arial" w:hAnsi="Arial" w:cs="Arial"/>
          <w:color w:val="000000" w:themeColor="text1"/>
        </w:rPr>
        <w:t>stronger</w:t>
      </w:r>
      <w:r w:rsidR="008E7AF9" w:rsidRPr="008E7AF9">
        <w:rPr>
          <w:rFonts w:ascii="Arial" w:hAnsi="Arial" w:cs="Arial"/>
          <w:color w:val="000000" w:themeColor="text1"/>
        </w:rPr>
        <w:t xml:space="preserve"> understand</w:t>
      </w:r>
      <w:r w:rsidR="00F87239">
        <w:rPr>
          <w:rFonts w:ascii="Arial" w:hAnsi="Arial" w:cs="Arial"/>
          <w:color w:val="000000" w:themeColor="text1"/>
        </w:rPr>
        <w:t>ing</w:t>
      </w:r>
      <w:r w:rsidR="004542CE">
        <w:rPr>
          <w:rFonts w:ascii="Arial" w:hAnsi="Arial" w:cs="Arial"/>
          <w:color w:val="000000" w:themeColor="text1"/>
        </w:rPr>
        <w:t xml:space="preserve"> of </w:t>
      </w:r>
      <w:r w:rsidR="008A7E7A">
        <w:rPr>
          <w:rFonts w:ascii="Arial" w:hAnsi="Arial" w:cs="Arial"/>
          <w:color w:val="000000" w:themeColor="text1"/>
        </w:rPr>
        <w:t>available resource</w:t>
      </w:r>
      <w:r w:rsidR="004542CE">
        <w:rPr>
          <w:rFonts w:ascii="Arial" w:hAnsi="Arial" w:cs="Arial"/>
          <w:color w:val="000000" w:themeColor="text1"/>
        </w:rPr>
        <w:t xml:space="preserve"> effects on diffuse mutualisms</w:t>
      </w:r>
      <w:r w:rsidR="00F87239">
        <w:rPr>
          <w:rFonts w:ascii="Arial" w:hAnsi="Arial" w:cs="Arial"/>
          <w:color w:val="000000" w:themeColor="text1"/>
        </w:rPr>
        <w:t>.</w:t>
      </w:r>
      <w:r w:rsidR="008E7AF9" w:rsidRPr="008E7AF9">
        <w:rPr>
          <w:rFonts w:ascii="Arial" w:hAnsi="Arial" w:cs="Arial"/>
          <w:color w:val="000000" w:themeColor="text1"/>
        </w:rPr>
        <w:t xml:space="preserve"> </w:t>
      </w:r>
      <w:r w:rsidR="008E7AF9" w:rsidRPr="008E7AF9">
        <w:rPr>
          <w:rFonts w:ascii="Arial" w:hAnsi="Arial" w:cs="Arial"/>
          <w:color w:val="000000" w:themeColor="text1"/>
        </w:rPr>
        <w:fldChar w:fldCharType="begin"/>
      </w:r>
      <w:r w:rsidR="008E7AF9" w:rsidRPr="008E7AF9">
        <w:rPr>
          <w:rFonts w:ascii="Arial" w:hAnsi="Arial" w:cs="Arial"/>
          <w:color w:val="000000" w:themeColor="text1"/>
        </w:rPr>
        <w: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8E7AF9" w:rsidRPr="008E7AF9">
        <w:rPr>
          <w:rFonts w:ascii="Arial" w:hAnsi="Arial" w:cs="Arial"/>
          <w:color w:val="000000" w:themeColor="text1"/>
        </w:rPr>
        <w:fldChar w:fldCharType="separate"/>
      </w:r>
      <w:r w:rsidR="008E7AF9" w:rsidRPr="008E7AF9">
        <w:rPr>
          <w:rFonts w:ascii="Arial" w:hAnsi="Arial" w:cs="Arial"/>
          <w:color w:val="000000" w:themeColor="text1"/>
        </w:rPr>
        <w:t>(</w:t>
      </w:r>
      <w:proofErr w:type="spellStart"/>
      <w:r w:rsidR="008E7AF9" w:rsidRPr="008E7AF9">
        <w:rPr>
          <w:rFonts w:ascii="Arial" w:hAnsi="Arial" w:cs="Arial"/>
          <w:color w:val="000000" w:themeColor="text1"/>
        </w:rPr>
        <w:t>Escribano</w:t>
      </w:r>
      <w:proofErr w:type="spellEnd"/>
      <w:r w:rsidR="008E7AF9" w:rsidRPr="008E7AF9">
        <w:rPr>
          <w:rFonts w:ascii="Arial" w:hAnsi="Arial" w:cs="Arial"/>
          <w:color w:val="000000" w:themeColor="text1"/>
        </w:rPr>
        <w:t>-Avila et al., 2018)</w:t>
      </w:r>
      <w:r w:rsidR="008E7AF9" w:rsidRPr="008E7AF9">
        <w:rPr>
          <w:rFonts w:ascii="Arial" w:hAnsi="Arial" w:cs="Arial"/>
          <w:color w:val="000000" w:themeColor="text1"/>
        </w:rPr>
        <w:fldChar w:fldCharType="end"/>
      </w:r>
      <w:r w:rsidR="008E7AF9" w:rsidRPr="008E7AF9">
        <w:rPr>
          <w:rFonts w:ascii="Arial" w:hAnsi="Arial" w:cs="Arial"/>
          <w:color w:val="000000" w:themeColor="text1"/>
        </w:rPr>
        <w:t>.</w:t>
      </w:r>
    </w:p>
    <w:p w14:paraId="7C462B45" w14:textId="77777777" w:rsidR="00E13083" w:rsidRPr="008E7AF9" w:rsidRDefault="00E13083" w:rsidP="006E7220">
      <w:pPr>
        <w:spacing w:line="480" w:lineRule="auto"/>
        <w:ind w:firstLine="360"/>
        <w:rPr>
          <w:rFonts w:ascii="Arial" w:hAnsi="Arial" w:cs="Arial"/>
          <w:color w:val="000000" w:themeColor="text1"/>
        </w:rPr>
      </w:pPr>
    </w:p>
    <w:p w14:paraId="1A8256FE" w14:textId="41523AE4" w:rsidR="00826C7A" w:rsidRDefault="00E13083" w:rsidP="008A7E7A">
      <w:pPr>
        <w:numPr>
          <w:ilvl w:val="0"/>
          <w:numId w:val="1"/>
        </w:numPr>
        <w:spacing w:line="480" w:lineRule="auto"/>
        <w:rPr>
          <w:rFonts w:ascii="Arial" w:hAnsi="Arial" w:cs="Arial"/>
          <w:color w:val="000000" w:themeColor="text1"/>
        </w:rPr>
      </w:pPr>
      <w:r w:rsidRPr="00E13083">
        <w:rPr>
          <w:rFonts w:ascii="Arial" w:hAnsi="Arial" w:cs="Arial"/>
          <w:b/>
          <w:bCs/>
          <w:color w:val="000000" w:themeColor="text1"/>
        </w:rPr>
        <w:t>In diffuse mutualisms with functionally redundant seed disperser assemblages, resource diversity may modulate seed dispersal more than the loss of individual species.</w:t>
      </w:r>
    </w:p>
    <w:p w14:paraId="0AAA0BE2" w14:textId="2F6E4B51" w:rsidR="008A7E7A" w:rsidRPr="008A7E7A" w:rsidRDefault="008A7E7A" w:rsidP="008A7E7A">
      <w:pPr>
        <w:spacing w:line="480" w:lineRule="auto"/>
        <w:ind w:firstLine="360"/>
        <w:rPr>
          <w:rFonts w:ascii="Arial" w:hAnsi="Arial" w:cs="Arial"/>
          <w:color w:val="000000" w:themeColor="text1"/>
        </w:rPr>
      </w:pPr>
      <w:r>
        <w:rPr>
          <w:rFonts w:ascii="Arial" w:hAnsi="Arial" w:cs="Arial"/>
          <w:color w:val="000000" w:themeColor="text1"/>
        </w:rPr>
        <w:t xml:space="preserve">Resources are defined as a substance or object in the environment required by an animal for growth, maintenance, and reproduction </w:t>
      </w:r>
      <w:r w:rsidRPr="008A7E7A">
        <w:rPr>
          <w:rFonts w:ascii="Arial" w:hAnsi="Arial" w:cs="Arial"/>
          <w:color w:val="000000" w:themeColor="text1"/>
        </w:rPr>
        <w:fldChar w:fldCharType="begin"/>
      </w:r>
      <w:r w:rsidRPr="008A7E7A">
        <w:rPr>
          <w:rFonts w:ascii="Arial" w:hAnsi="Arial" w:cs="Arial"/>
          <w:color w:val="000000" w:themeColor="text1"/>
        </w:rPr>
        <w:instrText xml:space="preserve"> ADDIN ZOTERO_ITEM CSL_CITATION {"citationID":"FEZrPAEG","properties":{"formattedCitation":"(Borah &amp; Beckman, 2021; Gleditsch et al., 2017; Howe &amp; Smallwood, 1982)","plainCitation":"(Borah &amp; Beckman, 2021; Gleditsch et al., 2017; Howe &amp; Smallwood, 1982)","noteIndex":0},"citationItems":[{"id":112,"uris":["http://zotero.org/users/local/ud9bfypS/items/2PBYAWS5"],"uri":["http://zotero.org/users/local/ud9bfypS/items/2PBYAWS5"],"itemData":{"id":112,"type":"article-journal","abstract":"Frugivore movement plays a critical role in animal-mediated seed dispersal. Frugivores utilize resources that are heterogeneously distributed in the landscape and execute complex movement to exploit these resources. Employing the ‘movement ecology paradigm', we discuss the drivers behind frugivore movement, categorize movement into canonical activity modes and explore the potential impacts on seed dispersal effectiveness via removal and deposition of seeds. Among the movement drivers, frugivore physiology determines the goals, motion capacities determine how frugivores move across their heterogenous landscape, navigation capabilities determine how frugivores acquire and process both internal and external information that set them in motion, and biotic interactions further modulate frugivore movement. The movement process that emerges from the interactions of these drivers can be classified into different canonical activity modes that determine levels of seed removal and generate clumped, even or other spatial distributions of seed deposition. We provide a novel framework to integrate movement drivers, frugivore activities and seed dispersal services. We provide future directions utilizing advances in animal movement research to better understand the role of animal movement in the effectiveness of seed dispersal, highlighting potential impacts of increased anthropogenic activities. To advance a mechanistic understanding of animal-mediated seed dispersal, we encourage increased collaboration between animal movement and plant ecologists.","container-title":"Oikos","DOI":"10.1111/oik.08310","ISSN":"1600-0706","issue":"n/a","language":"en","note":"_eprint: https://onlinelibrary.wiley.com/doi/pdf/10.1111/oik.08310","source":"Wiley Online Library","title":"Studying seed dispersal through the lens of movement ecology","URL":"https://onlinelibrary.wiley.com/doi/abs/10.1111/oik.08310","volume":"n/a","author":[{"family":"Borah","given":"Binod"},{"family":"Beckman","given":"Noelle G."}],"accessed":{"date-parts":[["2021",10,23]]},"issued":{"date-parts":[["2021"]]}}},{"id":115,"uris":["http://zotero.org/users/local/ud9bfypS/items/QFAP7E8J"],"uri":["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117,"uris":["http://zotero.org/users/local/ud9bfypS/items/LG5AUATV"],"uri":["http://zotero.org/users/local/ud9bfypS/items/LG5AUATV"],"itemData":{"id":117,"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Pr="008A7E7A">
        <w:rPr>
          <w:rFonts w:ascii="Arial" w:hAnsi="Arial" w:cs="Arial"/>
          <w:color w:val="000000" w:themeColor="text1"/>
        </w:rPr>
        <w:fldChar w:fldCharType="separate"/>
      </w:r>
      <w:r w:rsidRPr="008A7E7A">
        <w:rPr>
          <w:rFonts w:ascii="Arial" w:hAnsi="Arial" w:cs="Arial"/>
          <w:color w:val="000000" w:themeColor="text1"/>
        </w:rPr>
        <w:t>(Borah &amp; Beckman, 2021; Gleditsch et al., 2017; Howe &amp; Smallwood, 1982)</w:t>
      </w:r>
      <w:r w:rsidRPr="008A7E7A">
        <w:rPr>
          <w:rFonts w:ascii="Arial" w:hAnsi="Arial" w:cs="Arial"/>
          <w:color w:val="000000" w:themeColor="text1"/>
        </w:rPr>
        <w:fldChar w:fldCharType="end"/>
      </w:r>
      <w:r>
        <w:rPr>
          <w:rFonts w:ascii="Arial" w:hAnsi="Arial" w:cs="Arial"/>
          <w:color w:val="000000" w:themeColor="text1"/>
        </w:rPr>
        <w:t>.</w:t>
      </w:r>
      <w:r w:rsidR="00923CF2">
        <w:rPr>
          <w:rFonts w:ascii="Arial" w:hAnsi="Arial" w:cs="Arial"/>
          <w:color w:val="000000" w:themeColor="text1"/>
        </w:rPr>
        <w:t xml:space="preserve"> Resource abundance and diversity influence animal behavior </w:t>
      </w:r>
      <w:r w:rsidR="00923CF2" w:rsidRPr="00923CF2">
        <w:rPr>
          <w:rFonts w:ascii="Arial" w:hAnsi="Arial" w:cs="Arial"/>
          <w:color w:val="000000" w:themeColor="text1"/>
        </w:rPr>
        <w:fldChar w:fldCharType="begin"/>
      </w:r>
      <w:r w:rsidR="00923CF2" w:rsidRPr="00923CF2">
        <w:rPr>
          <w:rFonts w:ascii="Arial" w:hAnsi="Arial" w:cs="Arial"/>
          <w:color w:val="000000" w:themeColor="text1"/>
        </w:rPr>
        <w:instrText xml:space="preserve"> ADDIN ZOTERO_ITEM CSL_CITATION {"citationID":"QbBQRz5s","properties":{"formattedCitation":"(Garc\\uc0\\u237{}a et al., 2011; Schupp et al., 2019)","plainCitation":"(García et al., 2011; Schupp et al., 2019)","noteIndex":0},"citationItems":[{"id":128,"uris":["http://zotero.org/users/local/ud9bfypS/items/KPWJVYD4"],"uri":["http://zotero.org/users/local/ud9bfypS/items/KPWJVYD4"],"itemData":{"id":128,"type":"article-journal","abstract":"Plant–animal interactions are crucial nodes in the structure of communities and pivotal drivers of ecosystem functioning. Much of this relevance may depend on how animals cope with plant resources at different spatial scales. However, little is known about how and why different interactions perform at different scales in the same environmental setting. In this study we assess the spatial scales at which two plant–animal interactions operate and disentangle the environmental factors (plant resource availability vs. habitat structure) underpinning these operational scales. We studied two interactions with opposite (mutualistic vs. antagonistic) ecological effects on fleshy-fruited trees, frugivory and seed dispersal by birds, and the later predation by rodents on bird-dispersed seeds. Employing a standardized sampling, we covered three temperate ecosystems hosting structurally similar plant–frugivore–seed predator systems: Cantabrian forest, Mediterranean shrubland, and Patagonian forest. We sampled habitat structure (tree and understory covers), fleshy-fruit abundance, bird-dispersed seed occurrence, frugivorous bird abundance, and seed predation rate, along 1500–2500 m transects. Using a spatially explicit approach, we broke down the predictable spatial patterns of bird abundance and seed predation rate into patchiness at three consecutive spatial scales (broad, intermediate, and fine). The degree of patchiness and the allocation of spatial variability at different scales suggested a hierarchically nested structure in frugivory and seed predation, but a larger operational scale in seed predation than in frugivory. Scale-specific spatial distributions were explained by the response of animals to plant resource availability and habitat structure. Birds tracked fruits at large spatial scales in all systems and, within some systems, even across consecutive scales. Seed predation distribution was more responsive to habitat features than to resource availability. The reinforcement of resource tracking patterns across scales sometimes occurred simultaneously with the dilution of habitat effects, suggesting that scale dependence may emerge from trade-offs between resource acquisition and the effects of other factors, such as predation risk, on interacting animals. Our findings suggest that scale dependence in frugivory and seed predation may affect the balance of demographic effects of these interactions in plant populations. Moreover, the consistency of frugivory patterns within and across spatial scales may condition the redundancy of seed dispersal as an ecosystem function.","container-title":"Ecological Monographs","DOI":"10.1890/10-0470.1","ISSN":"1557-7015","issue":"1","language":"en","note":"_eprint: https://onlinelibrary.wiley.com/doi/pdf/10.1890/10-0470.1","page":"103-121","source":"Wiley Online Library","title":"The spatial scale of plant–animal interactions: effects of resource availability and habitat structure","title-short":"The spatial scale of plant–animal interactions","volume":"81","author":[{"family":"García","given":"Daniel"},{"family":"Zamora","given":"Regino"},{"family":"Amico","given":"Guillermo C."}],"issued":{"date-parts":[["2011"]]}}},{"id":125,"uris":["http://zotero.org/users/local/ud9bfypS/items/CTZGESWI"],"uri":["http://zotero.org/users/local/ud9bfypS/items/CTZGESWI"],"itemData":{"id":125,"type":"article-journal","abstract":"There is growing realization that intraspecific variation in seed dispersal can have important ecological and evolutionary consequences. However, we do not have a good understanding of the drivers or causes of intraspecific variation in dispersal, how strong an effect these drivers have, and how widespread they are across dispersal modes. As a first step to developing a better understanding, we present a broad, but not exhaustive, review of what is known about the drivers of intraspecific variation in seed dispersal, and what remains uncertain. We start by decomposing ‘drivers of intraspecific variation in seed dispersal’ into intrinsic drivers (i.e. variation in traits of individual plants) and extrinsic drivers (i.e. variation in ecological context). For intrinsic traits, we further decompose intraspecific variation into variation among individuals and variation of trait values within individuals. We then review our understanding of the major intrinsic and extrinsic drivers of intraspecific variation in seed dispersal, with an emphasis on variation among individuals. Crop size is the best-supported and best-understood intrinsic driver of variation across dispersal modes; overall, more seeds are dispersed as more seeds are produced, even in cases where per seed dispersal rates decline. Fruit/seed size is the second most widely studied intrinsic driver, and is also relevant to a broad range of seed dispersal modes. Remaining intrinsic drivers are poorly understood, and range from effects that are probably widespread, such as plant height, to drivers that are most likely sporadic, such as fruit or seed colour polymorphism. Primary extrinsic drivers of variation in seed dispersal include local environmental conditions and habitat structure. Finally, we present a selection of outstanding questions as a starting point to advance our understanding of individual variation in seed dispersal.","container-title":"AoB PLANTS","DOI":"10.1093/aobpla/plz067","ISSN":"2041-2851","issue":"6","journalAbbreviation":"AoB PLANTS","source":"Silverchair","title":"Intrinsic and extrinsic drivers of intraspecific variation in seed dispersal are diverse and pervasive","URL":"https://doi.org/10.1093/aobpla/plz067","volume":"11","author":[{"family":"Schupp","given":"Eugene W"},{"family":"Zwolak","given":"Rafal"},{"family":"Jones","given":"Landon R"},{"family":"Snell","given":"Rebecca S"},{"family":"Beckman","given":"Noelle G"},{"family":"Aslan","given":"Clare"},{"family":"Cavazos","given":"Brittany R"},{"family":"Effiom","given":"Edu"},{"family":"Fricke","given":"Evan C"},{"family":"Montaño-Centellas","given":"Flavia"},{"family":"Poulsen","given":"John"},{"family":"Razafindratsima","given":"Onja H"},{"family":"Sandor","given":"Manette E"},{"family":"Shea","given":"Katriona"}],"accessed":{"date-parts":[["2021",10,24]]},"issued":{"date-parts":[["2019",11,1]]}}}],"schema":"https://github.com/citation-style-language/schema/raw/master/csl-citation.json"} </w:instrText>
      </w:r>
      <w:r w:rsidR="00923CF2" w:rsidRPr="00923CF2">
        <w:rPr>
          <w:rFonts w:ascii="Arial" w:hAnsi="Arial" w:cs="Arial"/>
          <w:color w:val="000000" w:themeColor="text1"/>
        </w:rPr>
        <w:fldChar w:fldCharType="separate"/>
      </w:r>
      <w:r w:rsidR="00923CF2" w:rsidRPr="00923CF2">
        <w:rPr>
          <w:rFonts w:ascii="Arial" w:hAnsi="Arial" w:cs="Arial"/>
          <w:color w:val="000000" w:themeColor="text1"/>
        </w:rPr>
        <w:t>(García et al., 2011; Schupp et al., 2019)</w:t>
      </w:r>
      <w:r w:rsidR="00923CF2" w:rsidRPr="00923CF2">
        <w:rPr>
          <w:rFonts w:ascii="Arial" w:hAnsi="Arial" w:cs="Arial"/>
          <w:color w:val="000000" w:themeColor="text1"/>
        </w:rPr>
        <w:fldChar w:fldCharType="end"/>
      </w:r>
      <w:r w:rsidR="00923CF2">
        <w:rPr>
          <w:rFonts w:ascii="Arial" w:hAnsi="Arial" w:cs="Arial"/>
          <w:color w:val="000000" w:themeColor="text1"/>
        </w:rPr>
        <w:t>.</w:t>
      </w:r>
      <w:r>
        <w:rPr>
          <w:rFonts w:ascii="Arial" w:hAnsi="Arial" w:cs="Arial"/>
          <w:color w:val="000000" w:themeColor="text1"/>
        </w:rPr>
        <w:t xml:space="preserve"> Resource diversity in ecosystems is declining (XXXX) and there is a need to better understand how declining resource diversity impacts diffuse mutualisms. </w:t>
      </w:r>
    </w:p>
    <w:p w14:paraId="3C2E9417" w14:textId="61F4154A" w:rsidR="00826C7A" w:rsidRPr="009E2CB6" w:rsidRDefault="00826C7A" w:rsidP="008E7AF9">
      <w:pPr>
        <w:spacing w:line="480" w:lineRule="auto"/>
        <w:rPr>
          <w:rFonts w:ascii="Arial" w:hAnsi="Arial" w:cs="Arial"/>
          <w:color w:val="000000" w:themeColor="text1"/>
        </w:rPr>
      </w:pPr>
    </w:p>
    <w:p w14:paraId="6BE1970A" w14:textId="486C4EB2" w:rsidR="00826C7A" w:rsidRPr="009E2CB6" w:rsidRDefault="00826C7A" w:rsidP="008E7AF9">
      <w:pPr>
        <w:spacing w:line="480" w:lineRule="auto"/>
        <w:rPr>
          <w:rFonts w:ascii="Arial" w:hAnsi="Arial" w:cs="Arial"/>
          <w:color w:val="000000" w:themeColor="text1"/>
        </w:rPr>
      </w:pPr>
    </w:p>
    <w:p w14:paraId="7E13EA70" w14:textId="5D15BA7B" w:rsidR="00826C7A" w:rsidRPr="009E2CB6" w:rsidRDefault="00826C7A" w:rsidP="008E7AF9">
      <w:pPr>
        <w:spacing w:line="480" w:lineRule="auto"/>
        <w:rPr>
          <w:rFonts w:ascii="Arial" w:hAnsi="Arial" w:cs="Arial"/>
          <w:color w:val="000000" w:themeColor="text1"/>
        </w:rPr>
      </w:pPr>
    </w:p>
    <w:p w14:paraId="259FDAD3" w14:textId="009A97D7" w:rsidR="00826C7A" w:rsidRPr="009E2CB6" w:rsidRDefault="00826C7A" w:rsidP="008E7AF9">
      <w:pPr>
        <w:spacing w:line="480" w:lineRule="auto"/>
        <w:rPr>
          <w:rFonts w:ascii="Arial" w:hAnsi="Arial" w:cs="Arial"/>
          <w:color w:val="000000" w:themeColor="text1"/>
        </w:rPr>
      </w:pPr>
    </w:p>
    <w:p w14:paraId="6A43A5B3" w14:textId="77777777" w:rsidR="005D3B45" w:rsidRPr="009E2CB6" w:rsidRDefault="005D3B45" w:rsidP="005D3B45">
      <w:pPr>
        <w:spacing w:line="480" w:lineRule="auto"/>
        <w:rPr>
          <w:rFonts w:ascii="Arial" w:hAnsi="Arial" w:cs="Arial"/>
          <w:color w:val="000000" w:themeColor="text1"/>
        </w:rPr>
      </w:pPr>
      <w:r w:rsidRPr="009E2CB6">
        <w:rPr>
          <w:rFonts w:ascii="Arial" w:hAnsi="Arial" w:cs="Arial"/>
          <w:color w:val="000000" w:themeColor="text1"/>
        </w:rPr>
        <w:lastRenderedPageBreak/>
        <w:t>Cramer et al. 2007 – Forest fragmentation differentially affects seed dispersal of large and small-seeded tropical trees</w:t>
      </w:r>
    </w:p>
    <w:p w14:paraId="45BFB5A6" w14:textId="64AE3716" w:rsidR="00826C7A" w:rsidRDefault="009E2CB6" w:rsidP="008E7AF9">
      <w:pPr>
        <w:spacing w:line="480" w:lineRule="auto"/>
        <w:rPr>
          <w:rFonts w:ascii="Arial" w:hAnsi="Arial" w:cs="Arial"/>
          <w:color w:val="000000" w:themeColor="text1"/>
        </w:rPr>
      </w:pPr>
      <w:r w:rsidRPr="009E2CB6">
        <w:rPr>
          <w:rFonts w:ascii="Arial" w:hAnsi="Arial" w:cs="Arial"/>
          <w:color w:val="000000" w:themeColor="text1"/>
        </w:rPr>
        <w:t xml:space="preserve">Grime 1998 – Benefits of plant diversity to ecosystems: immediate, filter, and founder effects </w:t>
      </w:r>
    </w:p>
    <w:p w14:paraId="722C4789" w14:textId="10331147" w:rsidR="00F50D4A" w:rsidRDefault="00F50D4A" w:rsidP="008E7AF9">
      <w:pPr>
        <w:spacing w:line="480" w:lineRule="auto"/>
        <w:rPr>
          <w:rFonts w:ascii="Arial" w:hAnsi="Arial" w:cs="Arial"/>
          <w:color w:val="000000" w:themeColor="text1"/>
        </w:rPr>
      </w:pPr>
      <w:r>
        <w:rPr>
          <w:rFonts w:ascii="Arial" w:hAnsi="Arial" w:cs="Arial"/>
          <w:color w:val="000000" w:themeColor="text1"/>
        </w:rPr>
        <w:t>Grove et al. 2007 – A keystone ant species promotes seed dispersal in a “diffuse” mutualism</w:t>
      </w:r>
    </w:p>
    <w:p w14:paraId="122A8266" w14:textId="4DB475FC" w:rsidR="005D3B45" w:rsidRPr="009E2CB6" w:rsidRDefault="005D3B45" w:rsidP="008E7AF9">
      <w:pPr>
        <w:spacing w:line="480" w:lineRule="auto"/>
        <w:rPr>
          <w:rFonts w:ascii="Arial" w:hAnsi="Arial" w:cs="Arial"/>
          <w:color w:val="000000" w:themeColor="text1"/>
        </w:rPr>
      </w:pPr>
      <w:r>
        <w:rPr>
          <w:rFonts w:ascii="Arial" w:hAnsi="Arial" w:cs="Arial"/>
          <w:color w:val="000000" w:themeColor="text1"/>
        </w:rPr>
        <w:t xml:space="preserve">Rico-Gray 1993 – Use of plant-derived food resources by ants in the dry tropical lowlands of coastal Veracruz, Mexico. </w:t>
      </w:r>
    </w:p>
    <w:p w14:paraId="41E66737" w14:textId="1006E50A" w:rsidR="00826C7A" w:rsidRDefault="00826C7A" w:rsidP="008E7AF9">
      <w:pPr>
        <w:spacing w:line="480" w:lineRule="auto"/>
        <w:rPr>
          <w:rFonts w:ascii="Arial" w:hAnsi="Arial" w:cs="Arial"/>
          <w:color w:val="000000" w:themeColor="text1"/>
        </w:rPr>
      </w:pPr>
      <w:proofErr w:type="spellStart"/>
      <w:r w:rsidRPr="009E2CB6">
        <w:rPr>
          <w:rFonts w:ascii="Arial" w:hAnsi="Arial" w:cs="Arial"/>
          <w:color w:val="000000" w:themeColor="text1"/>
        </w:rPr>
        <w:t>Srivastave</w:t>
      </w:r>
      <w:proofErr w:type="spellEnd"/>
      <w:r w:rsidRPr="009E2CB6">
        <w:rPr>
          <w:rFonts w:ascii="Arial" w:hAnsi="Arial" w:cs="Arial"/>
          <w:color w:val="000000" w:themeColor="text1"/>
        </w:rPr>
        <w:t xml:space="preserve"> et al. 2012 – Phylogenetic diversity and the functioning of ecosystems </w:t>
      </w:r>
    </w:p>
    <w:p w14:paraId="738D74E4" w14:textId="554C31F4" w:rsidR="005D3B45" w:rsidRDefault="005D3B45" w:rsidP="008E7AF9">
      <w:pPr>
        <w:spacing w:line="480" w:lineRule="auto"/>
        <w:rPr>
          <w:rFonts w:ascii="Arial" w:hAnsi="Arial" w:cs="Arial"/>
          <w:color w:val="000000" w:themeColor="text1"/>
        </w:rPr>
      </w:pPr>
      <w:r w:rsidRPr="009E2CB6">
        <w:rPr>
          <w:rFonts w:ascii="Arial" w:hAnsi="Arial" w:cs="Arial"/>
          <w:color w:val="000000" w:themeColor="text1"/>
        </w:rPr>
        <w:t>Worm et al. 2006 – Impacts of biodiversity loss on ocean ecosystem services</w:t>
      </w:r>
    </w:p>
    <w:p w14:paraId="67254112" w14:textId="77777777" w:rsidR="005D3B45" w:rsidRPr="009E2CB6" w:rsidRDefault="005D3B45" w:rsidP="008E7AF9">
      <w:pPr>
        <w:spacing w:line="480" w:lineRule="auto"/>
        <w:rPr>
          <w:rFonts w:ascii="Arial" w:hAnsi="Arial" w:cs="Arial"/>
          <w:color w:val="000000" w:themeColor="text1"/>
        </w:rPr>
      </w:pPr>
    </w:p>
    <w:sectPr w:rsidR="005D3B45" w:rsidRPr="009E2CB6" w:rsidSect="00A70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yler Coleman" w:date="2021-11-02T13:58:00Z" w:initials="TC">
    <w:p w14:paraId="73C1CEF1" w14:textId="4CBD01E2" w:rsidR="00D2365A" w:rsidRDefault="00D2365A" w:rsidP="00D2365A">
      <w:pPr>
        <w:pStyle w:val="CommentText"/>
      </w:pPr>
      <w:r>
        <w:rPr>
          <w:rStyle w:val="CommentReference"/>
        </w:rPr>
        <w:annotationRef/>
      </w:r>
      <w:r>
        <w:t>add these to zotero if kept</w:t>
      </w:r>
    </w:p>
  </w:comment>
  <w:comment w:id="1" w:author="Tyler Coleman" w:date="2021-11-02T14:08:00Z" w:initials="TC">
    <w:p w14:paraId="377DCF99" w14:textId="66085117" w:rsidR="00D669B5" w:rsidRDefault="00D669B5" w:rsidP="00D669B5">
      <w:pPr>
        <w:pStyle w:val="CommentText"/>
      </w:pPr>
      <w:r>
        <w:rPr>
          <w:rStyle w:val="CommentReference"/>
        </w:rPr>
        <w:annotationRef/>
      </w:r>
      <w:r>
        <w:t xml:space="preserve">add this to the citation; I am not doing it because I do not want to mess up zotero’s algorithm </w:t>
      </w:r>
    </w:p>
  </w:comment>
  <w:comment w:id="2" w:author="Tyler Coleman" w:date="2021-11-03T13:28:00Z" w:initials="TC">
    <w:p w14:paraId="024DA583" w14:textId="75E935E9" w:rsidR="00A72975" w:rsidRDefault="00A72975" w:rsidP="00A72975">
      <w:pPr>
        <w:pStyle w:val="CommentText"/>
      </w:pPr>
      <w:r>
        <w:rPr>
          <w:rStyle w:val="CommentReference"/>
        </w:rPr>
        <w:annotationRef/>
      </w:r>
      <w:r>
        <w:t>I think this should be a stronger word, but not too strong… not sure what.</w:t>
      </w:r>
    </w:p>
  </w:comment>
  <w:comment w:id="3" w:author="Tyler Coleman" w:date="2021-11-02T17:58:00Z" w:initials="TC">
    <w:p w14:paraId="2EC109DB" w14:textId="7C7B6F63" w:rsidR="009D3FA5" w:rsidRDefault="009D3FA5" w:rsidP="009D3FA5">
      <w:pPr>
        <w:pStyle w:val="CommentText"/>
      </w:pPr>
      <w:r>
        <w:rPr>
          <w:rStyle w:val="CommentReference"/>
        </w:rPr>
        <w:annotationRef/>
      </w:r>
      <w:r>
        <w:t>not sure how this journal formats stuff like this</w:t>
      </w:r>
    </w:p>
  </w:comment>
  <w:comment w:id="4" w:author="Tyler Coleman" w:date="2021-11-02T17:59:00Z" w:initials="TC">
    <w:p w14:paraId="1432C38A" w14:textId="4ABF0AA0" w:rsidR="005A64AA" w:rsidRDefault="005A64AA" w:rsidP="005A64AA">
      <w:pPr>
        <w:pStyle w:val="CommentText"/>
      </w:pPr>
      <w:r>
        <w:rPr>
          <w:rStyle w:val="CommentReference"/>
        </w:rPr>
        <w:annotationRef/>
      </w:r>
      <w:r>
        <w:t>only pick the top 2-3 refs that really get the point across here</w:t>
      </w:r>
    </w:p>
  </w:comment>
  <w:comment w:id="5" w:author="Tyler Coleman" w:date="2021-11-03T15:04:00Z" w:initials="TC">
    <w:p w14:paraId="3F795025" w14:textId="3B37F6BF" w:rsidR="0000697F" w:rsidRDefault="0000697F" w:rsidP="0000697F">
      <w:pPr>
        <w:pStyle w:val="CommentText"/>
      </w:pPr>
      <w:r>
        <w:rPr>
          <w:rStyle w:val="CommentReference"/>
        </w:rPr>
        <w:annotationRef/>
      </w:r>
      <w:r>
        <w:t>I was going to say remove two of these, but they all seem great.</w:t>
      </w:r>
    </w:p>
  </w:comment>
  <w:comment w:id="7" w:author="Tyler Coleman" w:date="2021-11-03T15:07:00Z" w:initials="TC">
    <w:p w14:paraId="7FC3E97D" w14:textId="192398FF" w:rsidR="008E7AF9" w:rsidRDefault="008E7AF9" w:rsidP="008E7AF9">
      <w:pPr>
        <w:pStyle w:val="CommentText"/>
      </w:pPr>
      <w:r>
        <w:rPr>
          <w:rStyle w:val="CommentReference"/>
        </w:rPr>
        <w:annotationRef/>
      </w:r>
      <w:r>
        <w:t xml:space="preserve">“across landscapes” meaning seeds dispersing across landscapes </w:t>
      </w:r>
      <w:r>
        <w:cr/>
        <w:t xml:space="preserve">or </w:t>
      </w:r>
      <w:r>
        <w:cr/>
        <w:t>“across landscapes” meaning this theorized implication on seed dispersal is happening across landscapes?</w:t>
      </w:r>
      <w:r>
        <w:cr/>
      </w:r>
      <w:r>
        <w:cr/>
        <w:t>if option 2, remove because “globally” earlier in the sentence is redundant (I think it is this one)</w:t>
      </w:r>
      <w:r>
        <w:cr/>
      </w:r>
      <w:r>
        <w:cr/>
        <w:t xml:space="preserve">if option 1, try to make a little clearer </w:t>
      </w:r>
    </w:p>
  </w:comment>
  <w:comment w:id="14" w:author="Tyler Coleman" w:date="2021-11-03T16:11:00Z" w:initials="TC">
    <w:p w14:paraId="7E37A770" w14:textId="7695DBCC" w:rsidR="0049727B" w:rsidRDefault="0049727B" w:rsidP="0049727B">
      <w:pPr>
        <w:pStyle w:val="CommentText"/>
      </w:pPr>
      <w:r>
        <w:rPr>
          <w:rStyle w:val="CommentReference"/>
        </w:rPr>
        <w:annotationRef/>
      </w:r>
      <w:r>
        <w:t>I think it’s important to define diffuse mutualism when we bring it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C1CEF1" w15:done="0"/>
  <w15:commentEx w15:paraId="377DCF99" w15:done="0"/>
  <w15:commentEx w15:paraId="024DA583" w15:done="0"/>
  <w15:commentEx w15:paraId="2EC109DB" w15:done="0"/>
  <w15:commentEx w15:paraId="1432C38A" w15:done="0"/>
  <w15:commentEx w15:paraId="3F795025" w15:done="0"/>
  <w15:commentEx w15:paraId="7FC3E97D" w15:done="0"/>
  <w15:commentEx w15:paraId="7E37A7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C298" w16cex:dateUtc="2021-11-02T17:58:00Z"/>
  <w16cex:commentExtensible w16cex:durableId="252BC4C6" w16cex:dateUtc="2021-11-02T18:08:00Z"/>
  <w16cex:commentExtensible w16cex:durableId="252D0CE3" w16cex:dateUtc="2021-11-03T17:28:00Z"/>
  <w16cex:commentExtensible w16cex:durableId="252BFAE0" w16cex:dateUtc="2021-11-02T21:58:00Z"/>
  <w16cex:commentExtensible w16cex:durableId="252BFB0E" w16cex:dateUtc="2021-11-02T21:59:00Z"/>
  <w16cex:commentExtensible w16cex:durableId="252D2396" w16cex:dateUtc="2021-11-03T19:04:00Z"/>
  <w16cex:commentExtensible w16cex:durableId="252D2448" w16cex:dateUtc="2021-11-03T19:07:00Z"/>
  <w16cex:commentExtensible w16cex:durableId="252D334B" w16cex:dateUtc="2021-11-03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C1CEF1" w16cid:durableId="252BC298"/>
  <w16cid:commentId w16cid:paraId="377DCF99" w16cid:durableId="252BC4C6"/>
  <w16cid:commentId w16cid:paraId="024DA583" w16cid:durableId="252D0CE3"/>
  <w16cid:commentId w16cid:paraId="2EC109DB" w16cid:durableId="252BFAE0"/>
  <w16cid:commentId w16cid:paraId="1432C38A" w16cid:durableId="252BFB0E"/>
  <w16cid:commentId w16cid:paraId="3F795025" w16cid:durableId="252D2396"/>
  <w16cid:commentId w16cid:paraId="7FC3E97D" w16cid:durableId="252D2448"/>
  <w16cid:commentId w16cid:paraId="7E37A770" w16cid:durableId="252D33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971086"/>
    <w:multiLevelType w:val="multilevel"/>
    <w:tmpl w:val="4B0EE7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Coleman">
    <w15:presenceInfo w15:providerId="Windows Live" w15:userId="a132ce15571037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85B"/>
    <w:rsid w:val="000025A2"/>
    <w:rsid w:val="0000697F"/>
    <w:rsid w:val="00025111"/>
    <w:rsid w:val="000B5DA7"/>
    <w:rsid w:val="000E1DB3"/>
    <w:rsid w:val="000F715C"/>
    <w:rsid w:val="00112554"/>
    <w:rsid w:val="002242DA"/>
    <w:rsid w:val="002E285B"/>
    <w:rsid w:val="00332210"/>
    <w:rsid w:val="00383AE5"/>
    <w:rsid w:val="003F1DFD"/>
    <w:rsid w:val="004542CE"/>
    <w:rsid w:val="0049727B"/>
    <w:rsid w:val="005759F9"/>
    <w:rsid w:val="005A0873"/>
    <w:rsid w:val="005A64AA"/>
    <w:rsid w:val="005D3B45"/>
    <w:rsid w:val="00641753"/>
    <w:rsid w:val="0069401D"/>
    <w:rsid w:val="006C73AB"/>
    <w:rsid w:val="006E7220"/>
    <w:rsid w:val="007B0559"/>
    <w:rsid w:val="00826C7A"/>
    <w:rsid w:val="0085772C"/>
    <w:rsid w:val="00870E19"/>
    <w:rsid w:val="008A7E7A"/>
    <w:rsid w:val="008E2F26"/>
    <w:rsid w:val="008E7AF9"/>
    <w:rsid w:val="00923CF2"/>
    <w:rsid w:val="00982951"/>
    <w:rsid w:val="009D3FA5"/>
    <w:rsid w:val="009E2CB6"/>
    <w:rsid w:val="009E43FA"/>
    <w:rsid w:val="00A700AE"/>
    <w:rsid w:val="00A72975"/>
    <w:rsid w:val="00B14665"/>
    <w:rsid w:val="00B3397A"/>
    <w:rsid w:val="00B928FB"/>
    <w:rsid w:val="00BA3009"/>
    <w:rsid w:val="00C1470C"/>
    <w:rsid w:val="00CC182A"/>
    <w:rsid w:val="00CD774F"/>
    <w:rsid w:val="00D2365A"/>
    <w:rsid w:val="00D5340A"/>
    <w:rsid w:val="00D669B5"/>
    <w:rsid w:val="00E0761A"/>
    <w:rsid w:val="00E13083"/>
    <w:rsid w:val="00E512C8"/>
    <w:rsid w:val="00EB3D32"/>
    <w:rsid w:val="00F50D4A"/>
    <w:rsid w:val="00F87239"/>
    <w:rsid w:val="00F95E77"/>
    <w:rsid w:val="00F95F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D8971F"/>
  <w14:defaultImageDpi w14:val="32767"/>
  <w15:chartTrackingRefBased/>
  <w15:docId w15:val="{39F97028-D96D-8548-924E-39FE55392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1466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D2365A"/>
  </w:style>
  <w:style w:type="character" w:styleId="CommentReference">
    <w:name w:val="annotation reference"/>
    <w:basedOn w:val="DefaultParagraphFont"/>
    <w:uiPriority w:val="99"/>
    <w:semiHidden/>
    <w:unhideWhenUsed/>
    <w:rsid w:val="00D2365A"/>
    <w:rPr>
      <w:sz w:val="16"/>
      <w:szCs w:val="16"/>
    </w:rPr>
  </w:style>
  <w:style w:type="paragraph" w:styleId="CommentText">
    <w:name w:val="annotation text"/>
    <w:basedOn w:val="Normal"/>
    <w:link w:val="CommentTextChar"/>
    <w:uiPriority w:val="99"/>
    <w:unhideWhenUsed/>
    <w:rsid w:val="00D2365A"/>
    <w:rPr>
      <w:sz w:val="20"/>
      <w:szCs w:val="20"/>
    </w:rPr>
  </w:style>
  <w:style w:type="character" w:customStyle="1" w:styleId="CommentTextChar">
    <w:name w:val="Comment Text Char"/>
    <w:basedOn w:val="DefaultParagraphFont"/>
    <w:link w:val="CommentText"/>
    <w:uiPriority w:val="99"/>
    <w:rsid w:val="00D2365A"/>
    <w:rPr>
      <w:sz w:val="20"/>
      <w:szCs w:val="20"/>
    </w:rPr>
  </w:style>
  <w:style w:type="paragraph" w:styleId="CommentSubject">
    <w:name w:val="annotation subject"/>
    <w:basedOn w:val="CommentText"/>
    <w:next w:val="CommentText"/>
    <w:link w:val="CommentSubjectChar"/>
    <w:uiPriority w:val="99"/>
    <w:semiHidden/>
    <w:unhideWhenUsed/>
    <w:rsid w:val="00D2365A"/>
    <w:rPr>
      <w:b/>
      <w:bCs/>
    </w:rPr>
  </w:style>
  <w:style w:type="character" w:customStyle="1" w:styleId="CommentSubjectChar">
    <w:name w:val="Comment Subject Char"/>
    <w:basedOn w:val="CommentTextChar"/>
    <w:link w:val="CommentSubject"/>
    <w:uiPriority w:val="99"/>
    <w:semiHidden/>
    <w:rsid w:val="00D23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8</TotalTime>
  <Pages>4</Pages>
  <Words>21348</Words>
  <Characters>121688</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Tyler Coleman</cp:lastModifiedBy>
  <cp:revision>12</cp:revision>
  <dcterms:created xsi:type="dcterms:W3CDTF">2021-11-02T13:32:00Z</dcterms:created>
  <dcterms:modified xsi:type="dcterms:W3CDTF">2021-11-03T22:06:00Z</dcterms:modified>
</cp:coreProperties>
</file>